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B1AB5A" w14:textId="77777777" w:rsidR="00C8470F" w:rsidRDefault="00BB5C25" w:rsidP="00D56051">
      <w:pPr>
        <w:tabs>
          <w:tab w:val="left" w:pos="709"/>
        </w:tabs>
        <w:jc w:val="center"/>
        <w:rPr>
          <w:b/>
        </w:rPr>
      </w:pPr>
      <w:r w:rsidRPr="00BB5C25">
        <w:rPr>
          <w:b/>
        </w:rPr>
        <w:t xml:space="preserve">PELATIHAN </w:t>
      </w:r>
      <w:r w:rsidR="00C8470F">
        <w:rPr>
          <w:b/>
        </w:rPr>
        <w:t>APLIKASI PENGOLAH KATA</w:t>
      </w:r>
      <w:r w:rsidRPr="00BB5C25">
        <w:rPr>
          <w:b/>
        </w:rPr>
        <w:t xml:space="preserve"> SISWA PKL PADA </w:t>
      </w:r>
    </w:p>
    <w:p w14:paraId="6ACA1CF7" w14:textId="7F330E1F" w:rsidR="00D56051" w:rsidRPr="00BB5C25" w:rsidRDefault="00BB5C25" w:rsidP="00D56051">
      <w:pPr>
        <w:tabs>
          <w:tab w:val="left" w:pos="709"/>
        </w:tabs>
        <w:jc w:val="center"/>
        <w:rPr>
          <w:b/>
          <w:color w:val="FF0000"/>
          <w:sz w:val="20"/>
          <w:szCs w:val="20"/>
        </w:rPr>
      </w:pPr>
      <w:r w:rsidRPr="00BB5C25">
        <w:rPr>
          <w:b/>
        </w:rPr>
        <w:t>LKP ARVI COM</w:t>
      </w:r>
    </w:p>
    <w:p w14:paraId="66C61D33" w14:textId="77777777" w:rsidR="00D56051" w:rsidRPr="00627B70" w:rsidRDefault="00D56051" w:rsidP="00D56051">
      <w:pPr>
        <w:tabs>
          <w:tab w:val="left" w:pos="709"/>
        </w:tabs>
        <w:jc w:val="center"/>
        <w:rPr>
          <w:b/>
          <w:color w:val="FF0000"/>
          <w:sz w:val="22"/>
          <w:szCs w:val="22"/>
        </w:rPr>
      </w:pPr>
    </w:p>
    <w:p w14:paraId="595B15E7" w14:textId="3C7E4D22" w:rsidR="00D56051" w:rsidRPr="00627B70" w:rsidRDefault="00BB5C25" w:rsidP="00D56051">
      <w:pPr>
        <w:tabs>
          <w:tab w:val="left" w:pos="709"/>
        </w:tabs>
        <w:jc w:val="center"/>
        <w:rPr>
          <w:b/>
          <w:sz w:val="22"/>
          <w:szCs w:val="22"/>
          <w:lang w:val="id-ID"/>
        </w:rPr>
      </w:pPr>
      <w:r>
        <w:rPr>
          <w:b/>
          <w:sz w:val="22"/>
          <w:szCs w:val="22"/>
        </w:rPr>
        <w:t>Guntur Maha Putra</w:t>
      </w:r>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r>
        <w:rPr>
          <w:b/>
          <w:sz w:val="22"/>
          <w:szCs w:val="22"/>
        </w:rPr>
        <w:t>Rizaldi</w:t>
      </w:r>
      <w:r w:rsidR="003433C5" w:rsidRPr="00627B70">
        <w:rPr>
          <w:b/>
          <w:sz w:val="22"/>
          <w:szCs w:val="22"/>
          <w:vertAlign w:val="superscript"/>
          <w:lang w:val="id-ID"/>
        </w:rPr>
        <w:t>2</w:t>
      </w:r>
      <w:r w:rsidR="003433C5" w:rsidRPr="00627B70">
        <w:rPr>
          <w:b/>
          <w:sz w:val="22"/>
          <w:szCs w:val="22"/>
          <w:lang w:val="id-ID"/>
        </w:rPr>
        <w:t xml:space="preserve">, </w:t>
      </w:r>
      <w:r>
        <w:rPr>
          <w:b/>
          <w:sz w:val="22"/>
          <w:szCs w:val="22"/>
        </w:rPr>
        <w:t>Arridha Zikra Syah</w:t>
      </w:r>
      <w:r w:rsidR="003433C5" w:rsidRPr="00627B70">
        <w:rPr>
          <w:b/>
          <w:sz w:val="22"/>
          <w:szCs w:val="22"/>
          <w:vertAlign w:val="superscript"/>
          <w:lang w:val="id-ID"/>
        </w:rPr>
        <w:t>3</w:t>
      </w:r>
      <w:r w:rsidR="00D56051" w:rsidRPr="00627B70">
        <w:rPr>
          <w:b/>
          <w:sz w:val="22"/>
          <w:szCs w:val="22"/>
          <w:lang w:val="id-ID"/>
        </w:rPr>
        <w:t xml:space="preserve"> </w:t>
      </w:r>
    </w:p>
    <w:p w14:paraId="19351F10" w14:textId="77777777" w:rsidR="00BB5C25" w:rsidRDefault="00BB5C25" w:rsidP="00BB5C25">
      <w:pPr>
        <w:tabs>
          <w:tab w:val="left" w:pos="709"/>
        </w:tabs>
        <w:jc w:val="center"/>
        <w:rPr>
          <w:sz w:val="22"/>
          <w:szCs w:val="22"/>
          <w:lang w:val="id-ID"/>
        </w:rPr>
      </w:pPr>
      <w:r w:rsidRPr="00833485">
        <w:rPr>
          <w:sz w:val="22"/>
          <w:szCs w:val="22"/>
          <w:vertAlign w:val="superscript"/>
        </w:rPr>
        <w:t>1,2</w:t>
      </w:r>
      <w:r>
        <w:rPr>
          <w:sz w:val="22"/>
          <w:szCs w:val="22"/>
          <w:vertAlign w:val="superscript"/>
          <w:lang w:val="id-ID"/>
        </w:rPr>
        <w:t>,3</w:t>
      </w:r>
      <w:r>
        <w:rPr>
          <w:sz w:val="22"/>
          <w:szCs w:val="22"/>
          <w:lang w:val="id-ID"/>
        </w:rPr>
        <w:t>Sistem Informasi</w:t>
      </w:r>
      <w:r w:rsidRPr="00627B70">
        <w:rPr>
          <w:sz w:val="22"/>
          <w:szCs w:val="22"/>
          <w:lang w:val="id-ID"/>
        </w:rPr>
        <w:t xml:space="preserve">, </w:t>
      </w:r>
      <w:r>
        <w:rPr>
          <w:sz w:val="22"/>
          <w:szCs w:val="22"/>
          <w:lang w:val="id-ID"/>
        </w:rPr>
        <w:t xml:space="preserve">STMIK Royal Kisaran </w:t>
      </w:r>
    </w:p>
    <w:p w14:paraId="2D0497C6" w14:textId="40505EF4" w:rsidR="006C68A9" w:rsidRPr="00627B70" w:rsidRDefault="00BB5C25" w:rsidP="00D56051">
      <w:pPr>
        <w:tabs>
          <w:tab w:val="left" w:pos="709"/>
        </w:tabs>
        <w:jc w:val="center"/>
        <w:rPr>
          <w:sz w:val="22"/>
          <w:szCs w:val="22"/>
          <w:lang w:val="id-ID"/>
        </w:rPr>
      </w:pPr>
      <w:r>
        <w:rPr>
          <w:sz w:val="22"/>
          <w:szCs w:val="22"/>
          <w:lang w:val="id-ID"/>
        </w:rPr>
        <w:t xml:space="preserve">E-mail: </w:t>
      </w:r>
      <w:r w:rsidRPr="001A79F9">
        <w:rPr>
          <w:i/>
          <w:sz w:val="22"/>
          <w:szCs w:val="22"/>
        </w:rPr>
        <w:t>igoenputra</w:t>
      </w:r>
      <w:r w:rsidRPr="001A79F9">
        <w:rPr>
          <w:i/>
          <w:sz w:val="22"/>
          <w:szCs w:val="22"/>
          <w:lang w:val="id-ID"/>
        </w:rPr>
        <w:t>@gmail.com</w:t>
      </w:r>
      <w:r>
        <w:rPr>
          <w:i/>
          <w:sz w:val="22"/>
          <w:szCs w:val="22"/>
          <w:vertAlign w:val="superscript"/>
          <w:lang w:val="id-ID"/>
        </w:rPr>
        <w:t>1*</w:t>
      </w:r>
    </w:p>
    <w:p w14:paraId="243F5A07"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2D6D82E1" w14:textId="77777777" w:rsidR="00D56051" w:rsidRPr="00627B70" w:rsidRDefault="00D56051" w:rsidP="00D56051">
      <w:pPr>
        <w:tabs>
          <w:tab w:val="left" w:pos="709"/>
        </w:tabs>
        <w:jc w:val="center"/>
        <w:rPr>
          <w:color w:val="FF0000"/>
          <w:sz w:val="22"/>
          <w:szCs w:val="22"/>
        </w:rPr>
      </w:pPr>
    </w:p>
    <w:p w14:paraId="66B7316A" w14:textId="77777777" w:rsidR="00093464" w:rsidRDefault="00431BCC" w:rsidP="00431BCC">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093464" w:rsidRPr="00093464">
        <w:rPr>
          <w:sz w:val="22"/>
          <w:szCs w:val="22"/>
        </w:rPr>
        <w:t>This community service aims to provide practical training in the use of Microsoft Word to students of the PKL Skills Program at the Arvi Com Course and Training Institute (LKP). The main aim is to improve students' computer skills and employability during their PKL period. This training focuses on mastering the basics of Microsoft Word, which is one of the word processing applications commonly used in various work environments. In this service program, PKL students will be given intensive training regarding various aspects of using Microsoft Word, such as introducing the Microsoft Word interface, text and paragraph formatting, setting pages, creating tables, inserting images, using collaboration features, preparing official documents, using styles and templates. By participating in this training, PKL students at LKP Arvi Com will gain improved skills that can increase their added value in the world of work. Their ability to operate Microsoft Word will help them in compiling and managing documents efficiently, which is an important skill in many professions. Apart from that, this community service will also provide positive benefits for LKP Arvi Com by increasing its reputation and contribution to education and training in the local community.</w:t>
      </w:r>
    </w:p>
    <w:p w14:paraId="5695DB52" w14:textId="10BA02AE" w:rsidR="00431BCC" w:rsidRPr="00627B70" w:rsidRDefault="00431BCC" w:rsidP="00093464">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093464" w:rsidRPr="00093464">
        <w:rPr>
          <w:sz w:val="22"/>
          <w:szCs w:val="22"/>
          <w:lang w:val="id-ID"/>
        </w:rPr>
        <w:t xml:space="preserve">microsoft word; </w:t>
      </w:r>
      <w:r w:rsidR="00093464">
        <w:rPr>
          <w:sz w:val="22"/>
          <w:szCs w:val="22"/>
        </w:rPr>
        <w:t>PKL</w:t>
      </w:r>
      <w:r w:rsidR="00093464" w:rsidRPr="00093464">
        <w:rPr>
          <w:sz w:val="22"/>
          <w:szCs w:val="22"/>
          <w:lang w:val="id-ID"/>
        </w:rPr>
        <w:t>; data processing;</w:t>
      </w:r>
    </w:p>
    <w:p w14:paraId="4E0BB1CE" w14:textId="77777777" w:rsidR="00431BCC" w:rsidRPr="00627B70" w:rsidRDefault="00431BCC" w:rsidP="00431BCC">
      <w:pPr>
        <w:tabs>
          <w:tab w:val="left" w:pos="709"/>
        </w:tabs>
        <w:jc w:val="center"/>
        <w:rPr>
          <w:sz w:val="22"/>
          <w:szCs w:val="22"/>
        </w:rPr>
      </w:pPr>
    </w:p>
    <w:p w14:paraId="31B0FD95" w14:textId="6F2CEDDE" w:rsidR="00431BCC" w:rsidRPr="00B75C5C" w:rsidRDefault="00431BCC" w:rsidP="00431BCC">
      <w:pPr>
        <w:jc w:val="both"/>
        <w:rPr>
          <w:sz w:val="22"/>
          <w:szCs w:val="22"/>
          <w:lang w:val="en-GB"/>
        </w:rPr>
      </w:pPr>
      <w:r w:rsidRPr="00627B70">
        <w:rPr>
          <w:b/>
          <w:sz w:val="22"/>
          <w:szCs w:val="22"/>
        </w:rPr>
        <w:t>Abstrak:</w:t>
      </w:r>
      <w:r w:rsidRPr="00627B70">
        <w:rPr>
          <w:sz w:val="22"/>
          <w:szCs w:val="22"/>
        </w:rPr>
        <w:t xml:space="preserve"> </w:t>
      </w:r>
      <w:r w:rsidR="00BB5C25" w:rsidRPr="00B75C5C">
        <w:rPr>
          <w:color w:val="000000"/>
          <w:sz w:val="22"/>
          <w:szCs w:val="22"/>
          <w:lang w:eastAsia="id-ID"/>
        </w:rPr>
        <w:t>Pengabdian masyarakat ini bertujuan untuk memberikan pelatihan praktis dalam penggunaan microsoft word kepada siswa Program Keahlian PKL di Lembaga Kursus dan Pelatihan (LKP) Arvi Com. Tujuan utamanya adalah untuk meningkatkan keterampilan komputer dan kemampuan kerja siswa selama masa PKL mereka. Pelatihan ini fokus pada penguasaan dasar-dasar microsoft word, yang merupakan salah satu aplikasi pengolah kata yang umum digunakan di berbagai lingkungan kerja. Dalam program pengabdian ini, siswa PKL akan diberikan pelatihan intensif mengenai berbagai aspek dalam penggunaan microsoft word, seperti pengenalan antarmuka microsoft word, format teks dan paragraf, pengaturan halaman, pembuatan tabel, penyisipan gambar, penggunaan fitur kolaborasi, penyusunan dokumen resmi, penggunaan style dan template. Dengan mengikuti pelatihan ini, siswa PKL di LKP Arvi Com akan mendapatkan peningkatan keterampilan yang dapat meningkatkan nilai tambah mereka di dunia kerja. Kemampuan mereka dalam mengoperasikan microsoft word akan membantu mereka dalam menyusun dan mengelola dokumen secara efisien, yang merupakan keterampilan penting dalam berbagai profesi. Selain itu, pengabdian masyarakat ini juga akan memberikan manfaat positif bagi LKP Arvi Com dengan meningkatkan reputasi dan kontribusi terhadap pendidikan dan pelatihan di komunitas setempat.</w:t>
      </w:r>
    </w:p>
    <w:p w14:paraId="6DFD1D7C" w14:textId="77777777" w:rsidR="00431BCC" w:rsidRPr="00B75C5C" w:rsidRDefault="00431BCC" w:rsidP="00431BCC">
      <w:pPr>
        <w:jc w:val="both"/>
        <w:rPr>
          <w:sz w:val="22"/>
          <w:szCs w:val="22"/>
          <w:lang w:val="en-GB"/>
        </w:rPr>
      </w:pPr>
    </w:p>
    <w:p w14:paraId="22610E84" w14:textId="5672D537" w:rsidR="00D56051" w:rsidRPr="00B75C5C" w:rsidRDefault="00431BCC" w:rsidP="00431BCC">
      <w:pPr>
        <w:jc w:val="both"/>
        <w:rPr>
          <w:sz w:val="22"/>
          <w:szCs w:val="22"/>
          <w:lang w:val="id-ID"/>
        </w:rPr>
      </w:pPr>
      <w:r w:rsidRPr="00B75C5C">
        <w:rPr>
          <w:b/>
          <w:sz w:val="22"/>
          <w:szCs w:val="22"/>
        </w:rPr>
        <w:t>Kata kunci:</w:t>
      </w:r>
      <w:r w:rsidRPr="00B75C5C">
        <w:rPr>
          <w:sz w:val="22"/>
          <w:szCs w:val="22"/>
        </w:rPr>
        <w:t xml:space="preserve"> </w:t>
      </w:r>
      <w:r w:rsidR="00BB5C25" w:rsidRPr="00B75C5C">
        <w:rPr>
          <w:sz w:val="22"/>
          <w:szCs w:val="22"/>
        </w:rPr>
        <w:t>microsoft word; PKL; pengolah data;</w:t>
      </w:r>
    </w:p>
    <w:p w14:paraId="0076AA29" w14:textId="77777777" w:rsidR="00D56051" w:rsidRPr="00627B70" w:rsidRDefault="00D56051" w:rsidP="00DF2065">
      <w:pPr>
        <w:jc w:val="both"/>
        <w:rPr>
          <w:sz w:val="22"/>
          <w:szCs w:val="22"/>
          <w:lang w:val="id-ID"/>
        </w:rPr>
      </w:pPr>
    </w:p>
    <w:p w14:paraId="7771B77B" w14:textId="77777777" w:rsidR="00A11E5D" w:rsidRDefault="00A11E5D" w:rsidP="00DF2065">
      <w:pPr>
        <w:jc w:val="both"/>
        <w:rPr>
          <w:sz w:val="22"/>
          <w:szCs w:val="22"/>
        </w:rPr>
      </w:pPr>
    </w:p>
    <w:p w14:paraId="6098E83C" w14:textId="77777777"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65123E0E" w14:textId="4C899EFA" w:rsidR="001A467C"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14:paraId="27CD1AE0" w14:textId="761CDA9F" w:rsidR="00BB5C25" w:rsidRPr="00BB5C25" w:rsidRDefault="00BB5C25" w:rsidP="00BB5C25">
      <w:pPr>
        <w:pStyle w:val="ListParagraph"/>
        <w:shd w:val="clear" w:color="auto" w:fill="FFFFFF"/>
        <w:ind w:left="0" w:firstLine="420"/>
        <w:jc w:val="both"/>
        <w:rPr>
          <w:sz w:val="22"/>
          <w:szCs w:val="22"/>
          <w:lang w:val="id-ID"/>
        </w:rPr>
      </w:pPr>
      <w:r w:rsidRPr="00BB5C25">
        <w:rPr>
          <w:sz w:val="22"/>
          <w:szCs w:val="22"/>
          <w:lang w:val="id-ID"/>
        </w:rPr>
        <w:t xml:space="preserve">Pada era digital ini, keterampilan komputer dan penggunaan perangkat </w:t>
      </w:r>
      <w:r w:rsidRPr="00BB5C25">
        <w:rPr>
          <w:sz w:val="22"/>
          <w:szCs w:val="22"/>
          <w:lang w:val="id-ID"/>
        </w:rPr>
        <w:t>lunak produktivitas menjadi sangat penting dalam hampir setiap aspek kehidupan</w:t>
      </w:r>
      <w:r w:rsidRPr="00BB5C25">
        <w:rPr>
          <w:sz w:val="22"/>
          <w:szCs w:val="22"/>
          <w:lang w:val="id-ID"/>
        </w:rPr>
        <w:fldChar w:fldCharType="begin" w:fldLock="1"/>
      </w:r>
      <w:r w:rsidR="00435743">
        <w:rPr>
          <w:sz w:val="22"/>
          <w:szCs w:val="22"/>
          <w:lang w:val="id-ID"/>
        </w:rPr>
        <w:instrText>ADDIN CSL_CITATION {"citationItems":[{"id":"ITEM-1","itemData":{"DOI":"10.34124/jpkm.v4i1.83","ISSN":"2654835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upilele","given":"Frits Gerit John","non-dropping-particle":"","parse-names":false,"suffix":""}],"container-title":"Journal of Dedication to Papua Community","id":"ITEM-1","issue":"1","issued":{"date-parts":[["2021"]]},"page":"1-10","title":"Pelatihan Pengenalan Dasar Komputer Dan Aplikasi Microsoft Office Kepada Anak-Anak Usia Sekolah Di Kelurahan Klamalu Kabupaten Sorong","type":"article-journal","volume":"4"},"uris":["http://www.mendeley.com/documents/?uuid=f901a8cb-a7c8-48c5-bc8e-c31d81bc2b95"]}],"mendeley":{"formattedCitation":"(Rupilele 2021)","plainTextFormattedCitation":"(Rupilele 2021)","previouslyFormattedCitation":"(Rupilele, 2021)"},"properties":{"noteIndex":0},"schema":"https://github.com/citation-style-language/schema/raw/master/csl-citation.json"}</w:instrText>
      </w:r>
      <w:r w:rsidRPr="00BB5C25">
        <w:rPr>
          <w:sz w:val="22"/>
          <w:szCs w:val="22"/>
          <w:lang w:val="id-ID"/>
        </w:rPr>
        <w:fldChar w:fldCharType="separate"/>
      </w:r>
      <w:r w:rsidR="00435743" w:rsidRPr="00435743">
        <w:rPr>
          <w:noProof/>
          <w:sz w:val="22"/>
          <w:szCs w:val="22"/>
          <w:lang w:val="id-ID"/>
        </w:rPr>
        <w:t>(Rupilele 2021)</w:t>
      </w:r>
      <w:r w:rsidRPr="00BB5C25">
        <w:rPr>
          <w:sz w:val="22"/>
          <w:szCs w:val="22"/>
          <w:lang w:val="id-ID"/>
        </w:rPr>
        <w:fldChar w:fldCharType="end"/>
      </w:r>
      <w:r w:rsidRPr="00BB5C25">
        <w:rPr>
          <w:sz w:val="22"/>
          <w:szCs w:val="22"/>
          <w:lang w:val="id-ID"/>
        </w:rPr>
        <w:t xml:space="preserve">. Salah satu </w:t>
      </w:r>
      <w:r w:rsidRPr="00BB5C25">
        <w:rPr>
          <w:sz w:val="22"/>
          <w:szCs w:val="22"/>
          <w:lang w:val="id-ID"/>
        </w:rPr>
        <w:lastRenderedPageBreak/>
        <w:t>aplikasi yang memegang peranan krusial dalam lingkungan kerja dan pendidikan adalah Microsoft Word</w:t>
      </w:r>
      <w:r w:rsidRPr="00BB5C25">
        <w:rPr>
          <w:sz w:val="22"/>
          <w:szCs w:val="22"/>
          <w:lang w:val="id-ID"/>
        </w:rPr>
        <w:fldChar w:fldCharType="begin" w:fldLock="1"/>
      </w:r>
      <w:r w:rsidR="00435743">
        <w:rPr>
          <w:sz w:val="22"/>
          <w:szCs w:val="22"/>
          <w:lang w:val="id-ID"/>
        </w:rPr>
        <w:instrText>ADDIN CSL_CITATION {"citationItems":[{"id":"ITEM-1","itemData":{"DOI":"10.23887/jwl.v11i1.34066","ISSN":"1410-4369","abstract":"AbstractThis community service (P2M) activity was carried out purposefully to provides insight into the importance of technology, enhanced basic skills of operating computers, and enhanced skills in using the fundamental computer applications, such as Paint, Microsoft Office Word dan Microsoft Office Power Point for 4th, 5th, 6th grade student from Public Elementary School 1 Umeanyar. This activities was carried out by lectures method and discussion between the student and the speaker, followed by practice using computers to test student understanding about the material that has been presented before. The results ofthis activity are student understanding of the basics computer operation and skills in using fundamental computer applications, including the use of the Microsoft Power Point application to create interactive media products and the use of Microsoft Word to create documents, which are very useful as a provision for preparing themselves for higher education levels. Keywords : Gen A, ideal conditions, training, technology","author":[{"dropping-particle":"","family":"Indrawan","given":"Gede Beny","non-dropping-particle":"","parse-names":false,"suffix":""},{"dropping-particle":"","family":"Sari","given":"Gusti Ayu Gita Mulya","non-dropping-particle":"","parse-names":false,"suffix":""},{"dropping-particle":"","family":"Putri","given":"Kadek Utari Darma","non-dropping-particle":"","parse-names":false,"suffix":""},{"dropping-particle":"","family":"Handayani Putri","given":"Dwi Prima","non-dropping-particle":"","parse-names":false,"suffix":""},{"dropping-particle":"","family":"Dewi","given":"Luh Joni Erawati","non-dropping-particle":"","parse-names":false,"suffix":""}],"container-title":"Jurnal Widya Laksana","id":"ITEM-1","issue":"1","issued":{"date-parts":[["2022"]]},"page":"76","title":"Pelatihan Dasar Penggunaan Aplikasi Microsoft Office Dan Paint Di Sekolah Dasar Negeri 1 Umeanyar","type":"article-journal","volume":"11"},"uris":["http://www.mendeley.com/documents/?uuid=7fad89c3-ba26-4c76-8f78-6bb35be2a9d9"]}],"mendeley":{"formattedCitation":"(Indrawan et al. 2022)","plainTextFormattedCitation":"(Indrawan et al. 2022)","previouslyFormattedCitation":"(Indrawan et al., 2022)"},"properties":{"noteIndex":0},"schema":"https://github.com/citation-style-language/schema/raw/master/csl-citation.json"}</w:instrText>
      </w:r>
      <w:r w:rsidRPr="00BB5C25">
        <w:rPr>
          <w:sz w:val="22"/>
          <w:szCs w:val="22"/>
          <w:lang w:val="id-ID"/>
        </w:rPr>
        <w:fldChar w:fldCharType="separate"/>
      </w:r>
      <w:r w:rsidR="00435743" w:rsidRPr="00435743">
        <w:rPr>
          <w:noProof/>
          <w:sz w:val="22"/>
          <w:szCs w:val="22"/>
          <w:lang w:val="id-ID"/>
        </w:rPr>
        <w:t>(Indrawan et al. 2022)</w:t>
      </w:r>
      <w:r w:rsidRPr="00BB5C25">
        <w:rPr>
          <w:sz w:val="22"/>
          <w:szCs w:val="22"/>
          <w:lang w:val="id-ID"/>
        </w:rPr>
        <w:fldChar w:fldCharType="end"/>
      </w:r>
      <w:r w:rsidRPr="00BB5C25">
        <w:rPr>
          <w:sz w:val="22"/>
          <w:szCs w:val="22"/>
          <w:lang w:val="id-ID"/>
        </w:rPr>
        <w:t>, yang merupakan aplikasi pengolah kata yang banyak digunakan untuk membuat dan mengelola berbagai jenis dokumen</w:t>
      </w:r>
      <w:r w:rsidRPr="00BB5C25">
        <w:rPr>
          <w:sz w:val="22"/>
          <w:szCs w:val="22"/>
          <w:lang w:val="id-ID"/>
        </w:rPr>
        <w:fldChar w:fldCharType="begin" w:fldLock="1"/>
      </w:r>
      <w:r w:rsidR="00435743">
        <w:rPr>
          <w:sz w:val="22"/>
          <w:szCs w:val="22"/>
          <w:lang w:val="id-ID"/>
        </w:rPr>
        <w:instrText>ADDIN CSL_CITATION {"citationItems":[{"id":"ITEM-1","itemData":{"DOI":"10.20885/jamali.vol1.iss2.art3","abstract":"The teacher is a professional educator with the task of educating, teaching, guiding, directing, training, assessing, and evaluating students in early and secondary education in certain formal institutions. One of the problems faced by Al-Hamidiyah Middle School teachers is the low competency of teachers, especially in the use of computer technology devices. This is unfortunate, even though the demands on teachers' assignments are in line with the enactment of the 2013 curriculum, where teachers are required to work using applications, learning media using information technology, application-based assessment systems, computer-based national exams, and others. This obstacle occurs because there is still a lack of teacher motivation to add competence outside the main task for a variety of reasons conveyed. The approach used in this dedication activity with a persuasive-educative approach, by providing knowledge, understanding, and skills in using Microsoft Office. The method used in the form of lectures, practice, and discussion. The results of this dedication the teacher understands and is able to practice directly.","author":[{"dropping-particle":"","family":"Rosyidah","given":"Masayu","non-dropping-particle":"","parse-names":false,"suffix":""},{"dropping-particle":"","family":"Marhaini","given":"Marhaini","non-dropping-particle":"","parse-names":false,"suffix":""},{"dropping-particle":"","family":"Sary","given":"Reny Kartika","non-dropping-particle":"","parse-names":false,"suffix":""},{"dropping-particle":"","family":"Ardianto","given":"Febi","non-dropping-particle":"","parse-names":false,"suffix":""},{"dropping-particle":"","family":"Apriani","given":"Yosi","non-dropping-particle":"","parse-names":false,"suffix":""}],"container-title":"Jurnal Abdimas Madani dan Lestari (JAMALI)","id":"ITEM-1","issue":"2","issued":{"date-parts":[["2019"]]},"page":"70-78","title":"Pelatihan Penggunaan Mmicrosoft Office Bagi Guru Smp Al-Hamidiyah Palembang","type":"article-journal","volume":"1"},"uris":["http://www.mendeley.com/documents/?uuid=17e73c98-1c40-47c8-a606-836718d1174c"]}],"mendeley":{"formattedCitation":"(Rosyidah et al. 2019)","plainTextFormattedCitation":"(Rosyidah et al. 2019)","previouslyFormattedCitation":"(Rosyidah et al., 2019)"},"properties":{"noteIndex":0},"schema":"https://github.com/citation-style-language/schema/raw/master/csl-citation.json"}</w:instrText>
      </w:r>
      <w:r w:rsidRPr="00BB5C25">
        <w:rPr>
          <w:sz w:val="22"/>
          <w:szCs w:val="22"/>
          <w:lang w:val="id-ID"/>
        </w:rPr>
        <w:fldChar w:fldCharType="separate"/>
      </w:r>
      <w:r w:rsidR="00435743" w:rsidRPr="00435743">
        <w:rPr>
          <w:noProof/>
          <w:sz w:val="22"/>
          <w:szCs w:val="22"/>
          <w:lang w:val="id-ID"/>
        </w:rPr>
        <w:t>(Rosyidah et al. 2019)</w:t>
      </w:r>
      <w:r w:rsidRPr="00BB5C25">
        <w:rPr>
          <w:sz w:val="22"/>
          <w:szCs w:val="22"/>
          <w:lang w:val="id-ID"/>
        </w:rPr>
        <w:fldChar w:fldCharType="end"/>
      </w:r>
      <w:r w:rsidRPr="00BB5C25">
        <w:rPr>
          <w:sz w:val="22"/>
          <w:szCs w:val="22"/>
          <w:lang w:val="id-ID"/>
        </w:rPr>
        <w:t>. Dalam konteks ini, Program Keahlian (PKL) di Lembaga Kursus dan Pelatihan (LKP) Arvi Com memiliki peran penting dalam mempersiapkan siswa untuk dunia kerja yang semakin terdigitalisasi.</w:t>
      </w:r>
    </w:p>
    <w:p w14:paraId="028CD174" w14:textId="755AABE1" w:rsidR="00BB5C25" w:rsidRPr="00BB5C25" w:rsidRDefault="00BB5C25" w:rsidP="00BB5C25">
      <w:pPr>
        <w:pStyle w:val="NormalWeb"/>
        <w:spacing w:before="0" w:beforeAutospacing="0" w:after="0" w:afterAutospacing="0"/>
        <w:ind w:firstLine="420"/>
        <w:jc w:val="both"/>
        <w:rPr>
          <w:sz w:val="22"/>
          <w:szCs w:val="22"/>
          <w:lang w:val="id-ID"/>
        </w:rPr>
      </w:pPr>
      <w:r w:rsidRPr="00BB5C25">
        <w:rPr>
          <w:sz w:val="22"/>
          <w:szCs w:val="22"/>
          <w:lang w:val="id-ID"/>
        </w:rPr>
        <w:t>Microsoft Word adalah salah satu software/program pengolah kata yang dibuat oleh Microsoft dan dimasukkan dalam bandle Microsoft Office</w:t>
      </w:r>
      <w:r w:rsidRPr="00BB5C25">
        <w:rPr>
          <w:sz w:val="22"/>
          <w:szCs w:val="22"/>
          <w:lang w:val="id-ID"/>
        </w:rPr>
        <w:fldChar w:fldCharType="begin" w:fldLock="1"/>
      </w:r>
      <w:r w:rsidR="00435743">
        <w:rPr>
          <w:sz w:val="22"/>
          <w:szCs w:val="22"/>
          <w:lang w:val="id-ID"/>
        </w:rPr>
        <w:instrText>ADDIN CSL_CITATION {"citationItems":[{"id":"ITEM-1","itemData":{"ISSN":"2963-3486","abstract":"Microsoft Word is a program from the Microsoft Office installation package, which functions as word processing software including creating, editing, and formatting documents in the form of text, for example worksheets, brochures, business cards, books, journals, and others. The purpose of holding an Introduction to Learning Methods Using Microsoft Word is to provide education and additional skills for community service participants who still have minimal knowledge of Microsoft Word. The participants in question are students from MTs Hidayatul Umam Cinere, where the participants are between 12 and 15 years old. From the results of this community service. If there is opportunity and time, Pamulang University students want to continue this community service by conducting training with a longer time, because there are so many basic materials that must be mastered from learning Microsoft Word, so material provision is not sufficient in just one meeting. [1] Abstrak Microsoft Word merupakan sebuah program dari paket instalasi Microsoft Office, yang berfungsi sebagai perangkat lunak pengolah kata meliputi membuat, mengedit, dan memformat dokumen berupa teks misalnya seperti kertas kerja, brosur, kartu nama, buku, jurnal, dan lain-lain. Tujuan diadakannya Pengenalan Metode Pembelajaran Menggunakan Microsoft Word ini yaitu untuk memberikan pendidikan dan tambahan keterampilan kepada para peserta pengabdian masyarakat yang masih minim pengetahuannya dalam mengenal Microsoft Word. Peserta yang dimaksud adalah merupakan siswa-siswi dari MTs Hidayatul Umam Cinere, yang dimana peserta tersebut berusia antara 12 tahun sampai dengan 15 tahun. Dari hasil pengabdian masyarakat ini. Jika ada kesempatan dan waktu, maka Mahasiswa Universitas Pamulang ingin melanjutkan pengabdian masyarakat ini dengan melakukan pelatihan dengan waktu yang lebih panjang, di karena materi dasar yang harus dikuasai dari pembelajaran Microsoft Word ini sangat banyak, sehingga pembekalan materi tidak cukup diberikan hanya dalam satu kali pertemuan.","author":[{"dropping-particle":"","family":"Hiedayatullah","given":"Adjie","non-dropping-particle":"","parse-names":false,"suffix":""},{"dropping-particle":"","family":"Oktalia","given":"Cici","non-dropping-particle":"","parse-names":false,"suffix":""},{"dropping-particle":"","family":"Siska","given":"Diah","non-dropping-particle":"","parse-names":false,"suffix":""},{"dropping-particle":"","family":"Awaludin","given":"Ibnu","non-dropping-particle":"","parse-names":false,"suffix":""},{"dropping-particle":"","family":"Ghazy","given":"Kuntadi Fais Daffa","non-dropping-particle":"","parse-names":false,"suffix":""},{"dropping-particle":"","family":"Simanullang","given":"Lerdy Fernando","non-dropping-particle":"","parse-names":false,"suffix":""},{"dropping-particle":"","family":"Huda","given":"Mohamad Ilman","non-dropping-particle":"","parse-names":false,"suffix":""},{"dropping-particle":"","family":"Baihaqi","given":"Muhammad Alit","non-dropping-particle":"","parse-names":false,"suffix":""},{"dropping-particle":"","family":"Ramadhan","given":"Mohammad Fathin","non-dropping-particle":"","parse-names":false,"suffix":""},{"dropping-particle":"","family":"Firdaus","given":"Rizky Maolana","non-dropping-particle":"","parse-names":false,"suffix":""},{"dropping-particle":"","family":"Pebrianto","given":"Juri","non-dropping-particle":"","parse-names":false,"suffix":""}],"container-title":"Abdi Jurnal Publikasi","id":"ITEM-1","issue":"2","issued":{"date-parts":[["2022"]]},"page":"74-79","title":"Pelatihan Penggunaan Dasar Microsoft Word Pada Siswa-Siswi MTS Hidayatul Umam Cinere","type":"article-journal","volume":"1"},"uris":["http://www.mendeley.com/documents/?uuid=f6830c77-ebfe-46ec-8341-98453e38c9e6"]}],"mendeley":{"formattedCitation":"(Hiedayatullah et al. 2022)","plainTextFormattedCitation":"(Hiedayatullah et al. 2022)","previouslyFormattedCitation":"(Hiedayatullah et al., 2022)"},"properties":{"noteIndex":0},"schema":"https://github.com/citation-style-language/schema/raw/master/csl-citation.json"}</w:instrText>
      </w:r>
      <w:r w:rsidRPr="00BB5C25">
        <w:rPr>
          <w:sz w:val="22"/>
          <w:szCs w:val="22"/>
          <w:lang w:val="id-ID"/>
        </w:rPr>
        <w:fldChar w:fldCharType="separate"/>
      </w:r>
      <w:r w:rsidR="00435743" w:rsidRPr="00435743">
        <w:rPr>
          <w:noProof/>
          <w:sz w:val="22"/>
          <w:szCs w:val="22"/>
          <w:lang w:val="id-ID"/>
        </w:rPr>
        <w:t>(Hiedayatullah et al. 2022)</w:t>
      </w:r>
      <w:r w:rsidRPr="00BB5C25">
        <w:rPr>
          <w:sz w:val="22"/>
          <w:szCs w:val="22"/>
          <w:lang w:val="id-ID"/>
        </w:rPr>
        <w:fldChar w:fldCharType="end"/>
      </w:r>
      <w:r w:rsidRPr="00BB5C25">
        <w:rPr>
          <w:sz w:val="22"/>
          <w:szCs w:val="22"/>
          <w:lang w:val="id-ID"/>
        </w:rPr>
        <w:t>. Microsoft Word menjadi program pengolah kata yang handal dan paling banyak digunakan oleh pengguna komputer</w:t>
      </w:r>
      <w:r w:rsidRPr="00BB5C25">
        <w:rPr>
          <w:sz w:val="22"/>
          <w:szCs w:val="22"/>
          <w:lang w:val="id-ID"/>
        </w:rPr>
        <w:fldChar w:fldCharType="begin" w:fldLock="1"/>
      </w:r>
      <w:r w:rsidR="00435743">
        <w:rPr>
          <w:sz w:val="22"/>
          <w:szCs w:val="22"/>
          <w:lang w:val="id-ID"/>
        </w:rPr>
        <w:instrText>ADDIN CSL_CITATION {"citationItems":[{"id":"ITEM-1","itemData":{"author":[{"dropping-particle":"","family":"Wicaksana","given":"Ervan Johan","non-dropping-particle":"","parse-names":false,"suffix":""},{"dropping-particle":"","family":"Lukman","given":"Aprizal","non-dropping-particle":"","parse-names":false,"suffix":""},{"dropping-particle":"","family":"Siburian","given":"Jodion","non-dropping-particle":"","parse-names":false,"suffix":""},{"dropping-particle":"","family":"Sadikin","given":"Ali","non-dropping-particle":"","parse-names":false,"suffix":""},{"dropping-particle":"","family":"Natalia","given":"Desfaur","non-dropping-particle":"","parse-names":false,"suffix":""}],"container-title":"Jurnal SOLMA","id":"ITEM-1","issue":"1","issued":{"date-parts":[["2022"]]},"page":"132-139","title":"Pelatihan Microsoft Word untuk Meningkatkan Keterampilan Guru SMA dalam Mengoptimalkan Penggunaan Toolbar","type":"article-journal","volume":"11"},"uris":["http://www.mendeley.com/documents/?uuid=5a358d1f-613f-4c0c-947d-77f1b7118bc9"]}],"mendeley":{"formattedCitation":"(Wicaksana et al. 2022)","plainTextFormattedCitation":"(Wicaksana et al. 2022)","previouslyFormattedCitation":"(Wicaksana et al., 2022)"},"properties":{"noteIndex":0},"schema":"https://github.com/citation-style-language/schema/raw/master/csl-citation.json"}</w:instrText>
      </w:r>
      <w:r w:rsidRPr="00BB5C25">
        <w:rPr>
          <w:sz w:val="22"/>
          <w:szCs w:val="22"/>
          <w:lang w:val="id-ID"/>
        </w:rPr>
        <w:fldChar w:fldCharType="separate"/>
      </w:r>
      <w:r w:rsidR="00435743" w:rsidRPr="00435743">
        <w:rPr>
          <w:noProof/>
          <w:sz w:val="22"/>
          <w:szCs w:val="22"/>
          <w:lang w:val="id-ID"/>
        </w:rPr>
        <w:t>(Wicaksana et al. 2022)</w:t>
      </w:r>
      <w:r w:rsidRPr="00BB5C25">
        <w:rPr>
          <w:sz w:val="22"/>
          <w:szCs w:val="22"/>
          <w:lang w:val="id-ID"/>
        </w:rPr>
        <w:fldChar w:fldCharType="end"/>
      </w:r>
      <w:r w:rsidRPr="00BB5C25">
        <w:rPr>
          <w:sz w:val="22"/>
          <w:szCs w:val="22"/>
          <w:lang w:val="id-ID"/>
        </w:rPr>
        <w:t>. Microsoft Word telah memberikan manfaat yang sangat besar bagi dunia teknologi yang terus berkembang</w:t>
      </w:r>
      <w:r w:rsidRPr="00BB5C25">
        <w:rPr>
          <w:sz w:val="22"/>
          <w:szCs w:val="22"/>
          <w:lang w:val="id-ID"/>
        </w:rPr>
        <w:fldChar w:fldCharType="begin" w:fldLock="1"/>
      </w:r>
      <w:r w:rsidR="00435743">
        <w:rPr>
          <w:sz w:val="22"/>
          <w:szCs w:val="22"/>
          <w:lang w:val="id-ID"/>
        </w:rPr>
        <w:instrText>ADDIN CSL_CITATION {"citationItems":[{"id":"ITEM-1","itemData":{"author":[{"dropping-particle":"","family":"A","given":"Muhammad Iqbal","non-dropping-particle":"","parse-names":false,"suffix":""},{"dropping-particle":"","family":"Maulana","given":"Riza Adrian","non-dropping-particle":"","parse-names":false,"suffix":""},{"dropping-particle":"","family":"Prasya","given":"Rinaldi","non-dropping-particle":"","parse-names":false,"suffix":""},{"dropping-particle":"","family":"Alfiano","given":"Ocha","non-dropping-particle":"","parse-names":false,"suffix":""},{"dropping-particle":"","family":"Al-","given":"Ridwan","non-dropping-particle":"","parse-names":false,"suffix":""},{"dropping-particle":"","family":"Septian","given":"Muhamad Aldi","non-dropping-particle":"","parse-names":false,"suffix":""},{"dropping-particle":"","family":"Diansyah","given":"Febby","non-dropping-particle":"","parse-names":false,"suffix":""},{"dropping-particle":"","family":"Arief","given":"Fajar Rizkiyan","non-dropping-particle":"","parse-names":false,"suffix":""}],"id":"ITEM-1","issue":"2","issued":{"date-parts":[["2022"]]},"page":"225-229","title":"Pembelajaran Dan Pelatihan Penggunaan Ms . Word Di Sdn Kresek Iii","type":"article-journal","volume":"1"},"uris":["http://www.mendeley.com/documents/?uuid=bcf2b389-ae3e-4314-98bb-89dde7b25380"]}],"mendeley":{"formattedCitation":"(A et al. 2022)","plainTextFormattedCitation":"(A et al. 2022)","previouslyFormattedCitation":"(A et al., 2022)"},"properties":{"noteIndex":0},"schema":"https://github.com/citation-style-language/schema/raw/master/csl-citation.json"}</w:instrText>
      </w:r>
      <w:r w:rsidRPr="00BB5C25">
        <w:rPr>
          <w:sz w:val="22"/>
          <w:szCs w:val="22"/>
          <w:lang w:val="id-ID"/>
        </w:rPr>
        <w:fldChar w:fldCharType="separate"/>
      </w:r>
      <w:r w:rsidR="00435743" w:rsidRPr="00435743">
        <w:rPr>
          <w:noProof/>
          <w:sz w:val="22"/>
          <w:szCs w:val="22"/>
          <w:lang w:val="id-ID"/>
        </w:rPr>
        <w:t>(A et al. 2022)</w:t>
      </w:r>
      <w:r w:rsidRPr="00BB5C25">
        <w:rPr>
          <w:sz w:val="22"/>
          <w:szCs w:val="22"/>
          <w:lang w:val="id-ID"/>
        </w:rPr>
        <w:fldChar w:fldCharType="end"/>
      </w:r>
      <w:r w:rsidRPr="00BB5C25">
        <w:rPr>
          <w:sz w:val="22"/>
          <w:szCs w:val="22"/>
          <w:lang w:val="id-ID"/>
        </w:rPr>
        <w:t xml:space="preserve">, dalam hal pengolah kata yang digunakan untuk kegiatan produktif, edukatif dan berbagai hal </w:t>
      </w:r>
      <w:r w:rsidRPr="00BB5C25">
        <w:rPr>
          <w:sz w:val="22"/>
          <w:szCs w:val="22"/>
          <w:lang w:val="id-ID"/>
        </w:rPr>
        <w:fldChar w:fldCharType="begin" w:fldLock="1"/>
      </w:r>
      <w:r w:rsidR="00435743">
        <w:rPr>
          <w:sz w:val="22"/>
          <w:szCs w:val="22"/>
          <w:lang w:val="id-ID"/>
        </w:rPr>
        <w:instrText>ADDIN CSL_CITATION {"citationItems":[{"id":"ITEM-1","itemData":{"ISSN":"2746-7163","abstract":"… 1 – 3 x pertemuan yang meliputi hari pertama pelatihan Microsoft Word, hari kedua pelatihan Microsoft Excel, hari ketiga pelatihan Microsoft Power Point. 13 d. Penyusunan Materi …","author":[{"dropping-particle":"","family":"Anwar","given":"A Nurul","non-dropping-particle":"","parse-names":false,"suffix":""},{"dropping-particle":"","family":"Fuadi","given":"Achmad Lutfi","non-dropping-particle":"","parse-names":false,"suffix":""},{"dropping-particle":"","family":"Suwarno","given":"Joko","non-dropping-particle":"","parse-names":false,"suffix":""},{"dropping-particle":"","family":"Yanual","given":"Agus Heri","non-dropping-particle":"","parse-names":false,"suffix":""},{"dropping-particle":"","family":"Sari","given":"Wilis Puspita","non-dropping-particle":"","parse-names":false,"suffix":""}],"container-title":"Jurnal Ilmu Komputer JIK","id":"ITEM-1","issue":"02","issued":{"date-parts":[["2021"]]},"page":"57-63","title":"Pelatihan Microsoft Office untuk Meningkatkan Kegiatan Pembelajaran pada SMK Panti Karya 3","type":"article-journal","volume":"IV"},"uris":["http://www.mendeley.com/documents/?uuid=7f36681f-ef83-4a7d-9846-e1e76d75249f"]}],"mendeley":{"formattedCitation":"(Anwar et al. 2021)","plainTextFormattedCitation":"(Anwar et al. 2021)","previouslyFormattedCitation":"(Anwar et al., 2021)"},"properties":{"noteIndex":0},"schema":"https://github.com/citation-style-language/schema/raw/master/csl-citation.json"}</w:instrText>
      </w:r>
      <w:r w:rsidRPr="00BB5C25">
        <w:rPr>
          <w:sz w:val="22"/>
          <w:szCs w:val="22"/>
          <w:lang w:val="id-ID"/>
        </w:rPr>
        <w:fldChar w:fldCharType="separate"/>
      </w:r>
      <w:r w:rsidR="00435743" w:rsidRPr="00435743">
        <w:rPr>
          <w:noProof/>
          <w:sz w:val="22"/>
          <w:szCs w:val="22"/>
          <w:lang w:val="id-ID"/>
        </w:rPr>
        <w:t>(Anwar et al. 2021)</w:t>
      </w:r>
      <w:r w:rsidRPr="00BB5C25">
        <w:rPr>
          <w:sz w:val="22"/>
          <w:szCs w:val="22"/>
          <w:lang w:val="id-ID"/>
        </w:rPr>
        <w:fldChar w:fldCharType="end"/>
      </w:r>
      <w:r w:rsidRPr="00BB5C25">
        <w:rPr>
          <w:sz w:val="22"/>
          <w:szCs w:val="22"/>
          <w:lang w:val="id-ID"/>
        </w:rPr>
        <w:t>. Namun, terdapat tantangan dalam mengintegrasikan keterampilan teknologi informasi, seperti penggunaan Microsoft Word ke dalam kurikulum PKL. Siswa PKL seringkali membutuhkan keterampilan komputer yang kuat untuk mendukung pekerjaan mereka, terlebih lagi ketika mereka menghadapi tuntutan dalam menyusun dokumen-dokumen profesional</w:t>
      </w:r>
      <w:r w:rsidRPr="00BB5C25">
        <w:rPr>
          <w:sz w:val="22"/>
          <w:szCs w:val="22"/>
          <w:lang w:val="id-ID"/>
        </w:rPr>
        <w:fldChar w:fldCharType="begin" w:fldLock="1"/>
      </w:r>
      <w:r w:rsidR="00435743">
        <w:rPr>
          <w:sz w:val="22"/>
          <w:szCs w:val="22"/>
          <w:lang w:val="id-ID"/>
        </w:rPr>
        <w:instrText>ADDIN CSL_CITATION {"citationItems":[{"id":"ITEM-1","itemData":{"DOI":"10.33650/guyub.v2i3.2870","ISSN":"2723-1232","abstract":"Sekolah menengah Kejuruan (SMK) merupakan salah satu pendidikan vokasi yang mendapat perhatian dari pemerintah. Berbagai program yang sudah diluncurkan pemerintah bertujuan untuk mewujudkan lulusan yang kompeten yang dapat memenuhi kebutuhan industri. Bagi lulusan yang ingin mengembangkan karir di sektor perkantoran hendaknya menguasai aplikasi-aplikasi yang di pakai di perkantoran. Aplikasi yang perlu dikuasai adalah Microsoft Office. SMK Nurul Jadid merupakan lembaga pendidikan di bawah naungan Pondok Pesantren Nurul Jadid. Sekolah ini mempunyai visi menjadi SMK berkualitas yang agamis, berkarakter, berprestasi, dan berwawasan lingkungan. Mata pelajaran yang membahas Microsoft Office sudah diajarkan di kelas X dengan materi aplikasi dan fungsi-fungsi dasar. Untuk fungsi-fungsi yang mengarah ke administrasi perkantoran masih belum diajarkan di sekolah. Mempelajari fungsi-fungsi yang berkaitan dengan adminitrasi perkantoran sangat diperlukan oleh lulusan yang inginmengembangkan karir di perkantoran maupun bagi mereka yang membuka usaha jasa retal pengetikan.Tujuan pelaksaan PKM ini adalah menyelenggarakan pelatihan Microsoft Office untuk kebutuhan perkantoran pada siswi SMK Nurul Jadid. Dari hasil pelatihan dapat diketahui bahwa 75% peserta sudah mengetahui fungsi Microsoft Word untuk dasar-dasar perkantoran. Para peserta pelatihan sangat antusias mengikuti semua rangkaian acara. Hal ini terlihat dari kesungguhan mereka dalam mempraktekkan modul yang dipandu oleh pemateri.","author":[{"dropping-particle":"","family":"Pawening","given":"Ratri Enggar","non-dropping-particle":"","parse-names":false,"suffix":""},{"dropping-particle":"","family":"Hikmah","given":"Faiqatul","non-dropping-particle":"","parse-names":false,"suffix":""},{"dropping-particle":"","family":"Kamila","given":"Fakhrina","non-dropping-particle":"","parse-names":false,"suffix":""},{"dropping-particle":"","family":"Humaidah","given":"Fiqih","non-dropping-particle":"","parse-names":false,"suffix":""},{"dropping-particle":"","family":"Zahro","given":"Fatimatus","non-dropping-particle":"","parse-names":false,"suffix":""},{"dropping-particle":"","family":"Sholehah","given":"Putri Mar’atu","non-dropping-particle":"","parse-names":false,"suffix":""},{"dropping-particle":"","family":"Imami","given":"Fadillah Nurul","non-dropping-particle":"","parse-names":false,"suffix":""},{"dropping-particle":"","family":"Lailiah","given":"Fajaratul","non-dropping-particle":"","parse-names":false,"suffix":""}],"container-title":"GUYUB: Journal of Community Engagement","id":"ITEM-1","issue":"3","issued":{"date-parts":[["2021"]]},"page":"726-735","title":"PKM Pelatihan Microsoft Office untuk Meningkatkan Keterampilan Administrasi Perkantoran bagi Siswi SMK Nurul Jadid","type":"article-journal","volume":"2"},"uris":["http://www.mendeley.com/documents/?uuid=fed5ad7b-a146-4a57-9e55-91f8c5823e9c"]}],"mendeley":{"formattedCitation":"(Pawening et al. 2021)","plainTextFormattedCitation":"(Pawening et al. 2021)","previouslyFormattedCitation":"(Pawening et al., 2021)"},"properties":{"noteIndex":0},"schema":"https://github.com/citation-style-language/schema/raw/master/csl-citation.json"}</w:instrText>
      </w:r>
      <w:r w:rsidRPr="00BB5C25">
        <w:rPr>
          <w:sz w:val="22"/>
          <w:szCs w:val="22"/>
          <w:lang w:val="id-ID"/>
        </w:rPr>
        <w:fldChar w:fldCharType="separate"/>
      </w:r>
      <w:r w:rsidR="00435743" w:rsidRPr="00435743">
        <w:rPr>
          <w:noProof/>
          <w:sz w:val="22"/>
          <w:szCs w:val="22"/>
          <w:lang w:val="id-ID"/>
        </w:rPr>
        <w:t>(Pawening et al. 2021)</w:t>
      </w:r>
      <w:r w:rsidRPr="00BB5C25">
        <w:rPr>
          <w:sz w:val="22"/>
          <w:szCs w:val="22"/>
          <w:lang w:val="id-ID"/>
        </w:rPr>
        <w:fldChar w:fldCharType="end"/>
      </w:r>
      <w:r w:rsidRPr="00BB5C25">
        <w:rPr>
          <w:sz w:val="22"/>
          <w:szCs w:val="22"/>
          <w:lang w:val="id-ID"/>
        </w:rPr>
        <w:fldChar w:fldCharType="begin" w:fldLock="1"/>
      </w:r>
      <w:r w:rsidR="00435743">
        <w:rPr>
          <w:sz w:val="22"/>
          <w:szCs w:val="22"/>
          <w:lang w:val="id-ID"/>
        </w:rPr>
        <w:instrText>ADDIN CSL_CITATION {"citationItems":[{"id":"ITEM-1","itemData":{"DOI":"10.30605/atjpm.v1i1.96","abstract":"Kemajuan informasi dan teknologi menuntut sebuah kewajiban pada penguasaan ilmu di bidang tekonologi informasi untuk menghadapi era globalisasi ini. Tidak kurangnya dalam bidang pemerintahan. Pembuatan arsip atau dokumen yang dulunya menggunakan mesin ketik, sekarang menggunakan komputer yang lebih praktis dan efisien. Adapun pembuatan dokumen ini menggunakan aplikasi Microsoft Office, di antaranya yang menjadi fokus dan sering digunakan adalah Microsoft Word dan Microsoft Excel. Tujuan dari kegiatan Program Kemitraan Masyarakat ini adalah meningkatkan keterampilan aparat desa dalam pengoperasian computer khususnya Microsoft Office Word dan Microsoft Office Excel. Setidaknya dasar Microsoft word dan Excel seperti penggunaan tools khususnya yang mereka gunakan untuk pembuatan laporan keuangan seperti penggunaan margin, pengaturan teks dalam table, pembuatan format tanggal dan waktu, penggunaan rumus tambah, bagi, kali, kurang serta penyusunan format logika matematika dengan baik dan benar yang dapat diterapkan pada pelaksanaan tugas dan keawajiban selama di kantor desa demi kelancaran pelayanan pada masyarakat. Melalui kegiatan pelatihan MS. Office Word dan Excel mereka dapat mengetahui pentingnya Teknologi Informasi untuk menambah pengetahuan, wawasan, dan dapat menggunakan salah satu aplikasi TI untuk mengembangkan kemampuan administrasi desa.","author":[{"dropping-particle":"","family":"Irmayani","given":"Irmayani","non-dropping-particle":"","parse-names":false,"suffix":""},{"dropping-particle":"","family":"Sudirman","given":"Andi Mangnguntungi","non-dropping-particle":"","parse-names":false,"suffix":""}],"container-title":"Abdimas Toddopuli: Jurnal Pengabdian Pada Masyarakat","id":"ITEM-1","issue":"1","issued":{"date-parts":[["2019"]]},"page":"20-27","title":"Pengembangan Sumber Daya Manusia Melalui Pelatihan Microsoft Office Pada Aparat Desa di Kecamatan Lamasi Timur Kabupaten Luwu Provinsi Sulawesi Selatan","type":"article-journal","volume":"1"},"uris":["http://www.mendeley.com/documents/?uuid=8f8219b0-d479-4870-964c-336429d35a2a"]}],"mendeley":{"formattedCitation":"(Irmayani and Sudirman 2019)","plainTextFormattedCitation":"(Irmayani and Sudirman 2019)","previouslyFormattedCitation":"(Irmayani &amp; Sudirman, 2019)"},"properties":{"noteIndex":0},"schema":"https://github.com/citation-style-language/schema/raw/master/csl-citation.json"}</w:instrText>
      </w:r>
      <w:r w:rsidRPr="00BB5C25">
        <w:rPr>
          <w:sz w:val="22"/>
          <w:szCs w:val="22"/>
          <w:lang w:val="id-ID"/>
        </w:rPr>
        <w:fldChar w:fldCharType="separate"/>
      </w:r>
      <w:r w:rsidR="00435743" w:rsidRPr="00435743">
        <w:rPr>
          <w:noProof/>
          <w:sz w:val="22"/>
          <w:szCs w:val="22"/>
          <w:lang w:val="id-ID"/>
        </w:rPr>
        <w:t>(Irmayani and Sudirman 2019)</w:t>
      </w:r>
      <w:r w:rsidRPr="00BB5C25">
        <w:rPr>
          <w:sz w:val="22"/>
          <w:szCs w:val="22"/>
          <w:lang w:val="id-ID"/>
        </w:rPr>
        <w:fldChar w:fldCharType="end"/>
      </w:r>
      <w:r w:rsidRPr="00BB5C25">
        <w:rPr>
          <w:sz w:val="22"/>
          <w:szCs w:val="22"/>
          <w:lang w:val="id-ID"/>
        </w:rPr>
        <w:t>. Oleh karena itu, diperlukan pendekatan yang efektif untuk memberikan pelatihan praktis kepada siswa PKL agar mereka mampu menggunakan aplikasi ini dengan baik.</w:t>
      </w:r>
    </w:p>
    <w:p w14:paraId="6F4C0CF4" w14:textId="77777777" w:rsidR="00BB5C25" w:rsidRPr="00BB5C25" w:rsidRDefault="00BB5C25" w:rsidP="00BB5C25">
      <w:pPr>
        <w:pStyle w:val="NormalWeb"/>
        <w:spacing w:before="0" w:beforeAutospacing="0" w:after="0" w:afterAutospacing="0"/>
        <w:ind w:firstLine="420"/>
        <w:jc w:val="both"/>
        <w:rPr>
          <w:sz w:val="22"/>
          <w:szCs w:val="22"/>
          <w:lang w:val="id-ID"/>
        </w:rPr>
      </w:pPr>
      <w:r w:rsidRPr="00BB5C25">
        <w:rPr>
          <w:sz w:val="22"/>
          <w:szCs w:val="22"/>
          <w:lang w:val="id-ID"/>
        </w:rPr>
        <w:t xml:space="preserve">LKP sebagai lembaga pendidikan juga memiliki peran dalam mempersiapkan generasi muda dengan keterampilan yang relevan dan sesuai dengan kebutuhan dunia kerja. Dalam konteks ini, pelatihan "Pelatihan Microsoft Word bagi Siswa PKL pada </w:t>
      </w:r>
      <w:r w:rsidRPr="00BB5C25">
        <w:rPr>
          <w:sz w:val="22"/>
          <w:szCs w:val="22"/>
          <w:lang w:val="id-ID"/>
        </w:rPr>
        <w:t>LKP Arvi Com" diinisiasi sebagai upaya untuk menjembatani kesenjangan antara keterampilan teknologi yang diperlukan di dunia kerja dan kesiapan siswa PKL.</w:t>
      </w:r>
    </w:p>
    <w:p w14:paraId="5399E73A" w14:textId="77A592B5" w:rsidR="00BB5C25" w:rsidRPr="00BB5C25" w:rsidRDefault="00BB5C25" w:rsidP="00BB5C25">
      <w:pPr>
        <w:pStyle w:val="NormalWeb"/>
        <w:spacing w:before="0" w:beforeAutospacing="0" w:after="0" w:afterAutospacing="0"/>
        <w:ind w:firstLine="420"/>
        <w:jc w:val="both"/>
        <w:rPr>
          <w:sz w:val="22"/>
          <w:szCs w:val="22"/>
          <w:lang w:val="id-ID"/>
        </w:rPr>
      </w:pPr>
      <w:r w:rsidRPr="00BB5C25">
        <w:rPr>
          <w:sz w:val="22"/>
          <w:szCs w:val="22"/>
          <w:lang w:val="id-ID"/>
        </w:rPr>
        <w:t>Dengan memberikan pelatihan ini, diharapkan siswa PKL akan dapat menguasai dasar-dasar penggunaan Microsoft Word, termasuk format teks, pengaturan halaman, pembuatan tabel, dan kemampuan lainnya yang relevan</w:t>
      </w:r>
      <w:r w:rsidRPr="00BB5C25">
        <w:rPr>
          <w:sz w:val="22"/>
          <w:szCs w:val="22"/>
          <w:lang w:val="id-ID"/>
        </w:rPr>
        <w:fldChar w:fldCharType="begin" w:fldLock="1"/>
      </w:r>
      <w:r w:rsidR="00435743">
        <w:rPr>
          <w:sz w:val="22"/>
          <w:szCs w:val="22"/>
          <w:lang w:val="id-ID"/>
        </w:rPr>
        <w:instrText>ADDIN CSL_CITATION {"citationItems":[{"id":"ITEM-1","itemData":{"abstract":"Abstrak Permasalahan yang dihadapi oleh mitra adalah kurangnya kemampuan para pemuda dan ibu-ibu PKK dalam menggunakan microsoft word sebagai media penunjang kegiatan operasional pada karang taruna dan PKK RW.07 di kelurahan Cipinang Jaya. Tujuan dari kegiatan layanan masyarakat ini adalah untuk memberikan pelatihan di bidang teknologi memanfaatkan aplikasi microsoft word untuk membantu para remaja karang taruna dan ibu-ibu PKK untuk meningkatkan kemampuan dalam mengolah kata sampai membuat tabel agar kualitas laporan kegiatan terlihat lebih baik. Kegiatan pengabdian masyarakat menggunakan metoda learning by doing dan ceramah, tanya jawab, praktek langsung/simulasi, diskusi, dan Pemecahan Masalah dengan pendampingan. Kelompok sasaran adalah para pemuda dan ibu-ibu PKK RW.07 di kelurahan Cipinang Jaya yang berjumlah 22 orang. Hasil yang dapat dicapai dari kegiatan layanan masyarakat ini adalah meningkatnya pemanfaatan fasilitas IPTEK menggunakan microsoft word sebagai media penunjang kegiatan operasional sebesar 80% pemuda karang taruna dan ibu-ibu PKK sudah memiliki kemampuan mengoperasikan microsoft word seperti, membuat dokumen baru, mempresentasikan dokumen, menutup dan menyimpan dokumen. 78% pemuda dan ibu-ibu PKK juga dapat memasukkan gambar, tabel dan perhitungannya serta 75 % pemuda dan ibu-ibu PKK sudah mampu menguasai soal microsoft word yang diberikan oleh tutor untuk mendukung kemampuan para pemuda dan ibu-ibu PKK.","author":[{"dropping-particle":"","family":"Marlinda","given":"Linda","non-dropping-particle":"","parse-names":false,"suffix":""},{"dropping-particle":"","family":"Supendar","given":"Hendra","non-dropping-particle":"","parse-names":false,"suffix":""},{"dropping-particle":"","family":"Radiyah","given":"Ummu","non-dropping-particle":"","parse-names":false,"suffix":""},{"dropping-particle":"","family":"Handayanna","given":"Frisma","non-dropping-particle":"","parse-names":false,"suffix":""},{"dropping-particle":"","family":"Doing","given":"Learning By","non-dropping-particle":"","parse-names":false,"suffix":""},{"dropping-particle":"","family":"Dan","given":"Karang Taruna","non-dropping-particle":"","parse-names":false,"suffix":""}],"container-title":"Jurnal Abdimas UBJ","id":"ITEM-1","issued":{"date-parts":[["2019"]]},"page":"61-69","title":"Implementasi Microsoft Word Untuk Mengolah Laporan Kegiatan","type":"article-journal"},"uris":["http://www.mendeley.com/documents/?uuid=d21e6efe-4135-42b9-90df-d7350d2d8ec9"]}],"mendeley":{"formattedCitation":"(Marlinda et al. 2019)","plainTextFormattedCitation":"(Marlinda et al. 2019)","previouslyFormattedCitation":"(Marlinda et al., 2019)"},"properties":{"noteIndex":0},"schema":"https://github.com/citation-style-language/schema/raw/master/csl-citation.json"}</w:instrText>
      </w:r>
      <w:r w:rsidRPr="00BB5C25">
        <w:rPr>
          <w:sz w:val="22"/>
          <w:szCs w:val="22"/>
          <w:lang w:val="id-ID"/>
        </w:rPr>
        <w:fldChar w:fldCharType="separate"/>
      </w:r>
      <w:r w:rsidR="00435743" w:rsidRPr="00435743">
        <w:rPr>
          <w:noProof/>
          <w:sz w:val="22"/>
          <w:szCs w:val="22"/>
          <w:lang w:val="id-ID"/>
        </w:rPr>
        <w:t>(Marlinda et al. 2019)</w:t>
      </w:r>
      <w:r w:rsidRPr="00BB5C25">
        <w:rPr>
          <w:sz w:val="22"/>
          <w:szCs w:val="22"/>
          <w:lang w:val="id-ID"/>
        </w:rPr>
        <w:fldChar w:fldCharType="end"/>
      </w:r>
      <w:r w:rsidRPr="00BB5C25">
        <w:rPr>
          <w:sz w:val="22"/>
          <w:szCs w:val="22"/>
          <w:lang w:val="id-ID"/>
        </w:rPr>
        <w:t>. Pelatihan ini juga akan membantu siswa merasa lebih percaya diri dalam menghadapi tuntutan penggunaan teknologi di lingkungan kerja, sehingga mereka dapat lebih siap untuk memberikan kontribusi positif di tempat kerja mereka nantinya. Selain itu, pengabdian masyarakat ini juga dapat meningkatkan reputasi dan kontribusi positif LKP dalam memberikan pendidikan dan pelatihan yang bermanfaat bagi komunitas setempat.</w:t>
      </w:r>
    </w:p>
    <w:p w14:paraId="292483BA" w14:textId="77777777" w:rsidR="00431BCC" w:rsidRPr="002E36A8" w:rsidRDefault="00431BCC" w:rsidP="00070849">
      <w:pPr>
        <w:ind w:firstLine="709"/>
        <w:jc w:val="both"/>
      </w:pPr>
    </w:p>
    <w:p w14:paraId="78DE422B" w14:textId="2968B226" w:rsidR="00D56051" w:rsidRDefault="00620D8E" w:rsidP="00D56051">
      <w:pPr>
        <w:jc w:val="both"/>
        <w:rPr>
          <w:b/>
          <w:bCs/>
        </w:rPr>
      </w:pPr>
      <w:r w:rsidRPr="00BB5C25">
        <w:rPr>
          <w:b/>
          <w:bCs/>
        </w:rPr>
        <w:t>METOD</w:t>
      </w:r>
      <w:r w:rsidR="00533B85" w:rsidRPr="00BB5C25">
        <w:rPr>
          <w:b/>
          <w:bCs/>
        </w:rPr>
        <w:t>E</w:t>
      </w:r>
    </w:p>
    <w:p w14:paraId="30872B01" w14:textId="77777777" w:rsidR="00BB111B" w:rsidRPr="00BB5C25" w:rsidRDefault="00BB111B" w:rsidP="00D56051">
      <w:pPr>
        <w:jc w:val="both"/>
        <w:rPr>
          <w:b/>
          <w:bCs/>
        </w:rPr>
      </w:pPr>
    </w:p>
    <w:p w14:paraId="1F25244E" w14:textId="32C00607" w:rsidR="00BB5C25" w:rsidRDefault="00BB5C25" w:rsidP="00BB5C25">
      <w:pPr>
        <w:pStyle w:val="ListParagraph"/>
        <w:tabs>
          <w:tab w:val="left" w:pos="3525"/>
        </w:tabs>
        <w:ind w:left="0" w:firstLine="434"/>
        <w:jc w:val="both"/>
      </w:pPr>
      <w:r w:rsidRPr="00FC1198">
        <w:t>Metode</w:t>
      </w:r>
      <w:r w:rsidR="00435743">
        <w:t xml:space="preserve"> </w:t>
      </w:r>
      <w:r w:rsidRPr="00FC1198">
        <w:t xml:space="preserve">Pelaksanaan </w:t>
      </w:r>
      <w:r>
        <w:t>yang ditempuh untuk kelancaran dan tercapainya tujuan kegiatan pengabdian kepada masyarakat ini adalah :</w:t>
      </w:r>
      <w:r w:rsidR="00DE3E8F">
        <w:t xml:space="preserve"> </w:t>
      </w:r>
    </w:p>
    <w:p w14:paraId="6EEE8FB6" w14:textId="77777777" w:rsidR="00BB5C25" w:rsidRPr="00FC1198" w:rsidRDefault="00BB5C25" w:rsidP="00BB5C25">
      <w:pPr>
        <w:pStyle w:val="ListParagraph"/>
        <w:numPr>
          <w:ilvl w:val="0"/>
          <w:numId w:val="4"/>
        </w:numPr>
        <w:tabs>
          <w:tab w:val="left" w:pos="3525"/>
        </w:tabs>
        <w:ind w:left="360"/>
        <w:jc w:val="both"/>
      </w:pPr>
      <w:r w:rsidRPr="00FC1198">
        <w:t>Pengenalan dan Orientasi</w:t>
      </w:r>
      <w:r>
        <w:t xml:space="preserve"> </w:t>
      </w:r>
      <w:r w:rsidRPr="00FC1198">
        <w:t>: Pelatihan akan dimulai dengan sesi pengenalan tentang tujuan, manfaat, dan struktur pelatihan kepada siswa PKL. Mereka akan diberi pemahaman mengenai pentingnya keterampilan Microsoft Word dalam konteks pekerjaan.</w:t>
      </w:r>
    </w:p>
    <w:p w14:paraId="510C2EFB" w14:textId="77777777" w:rsidR="00BB5C25" w:rsidRPr="00FC1198" w:rsidRDefault="00BB5C25" w:rsidP="00BB5C25">
      <w:pPr>
        <w:pStyle w:val="ListParagraph"/>
        <w:numPr>
          <w:ilvl w:val="0"/>
          <w:numId w:val="4"/>
        </w:numPr>
        <w:tabs>
          <w:tab w:val="left" w:pos="3525"/>
        </w:tabs>
        <w:ind w:left="360"/>
        <w:jc w:val="both"/>
      </w:pPr>
      <w:r w:rsidRPr="00FC1198">
        <w:t>Sesi Teori</w:t>
      </w:r>
      <w:r>
        <w:t xml:space="preserve"> </w:t>
      </w:r>
      <w:r w:rsidRPr="00FC1198">
        <w:t>: Sesi ini akan melibatkan penyajian teori dasar mengenai Microsoft Word. Ini mencakup antarmuka aplikasi, komponen utama seperti menu, toolbar, dan fitur-fitur penting lainnya. Materi ini akan disampaikan melalui presentasi visual dan penjelasan langsung.</w:t>
      </w:r>
    </w:p>
    <w:p w14:paraId="5B732262" w14:textId="06E85504" w:rsidR="00BB5C25" w:rsidRPr="00FC1198" w:rsidRDefault="00BB5C25" w:rsidP="00BB5C25">
      <w:pPr>
        <w:pStyle w:val="ListParagraph"/>
        <w:numPr>
          <w:ilvl w:val="0"/>
          <w:numId w:val="4"/>
        </w:numPr>
        <w:tabs>
          <w:tab w:val="left" w:pos="3525"/>
        </w:tabs>
        <w:ind w:left="360"/>
        <w:jc w:val="both"/>
      </w:pPr>
      <w:r w:rsidRPr="00FC1198">
        <w:t>Sesi Praktik Langsung</w:t>
      </w:r>
      <w:r>
        <w:t xml:space="preserve"> </w:t>
      </w:r>
      <w:r w:rsidRPr="00FC1198">
        <w:t xml:space="preserve">: Setelah memahami teori dasar, siswa PKL </w:t>
      </w:r>
      <w:r w:rsidRPr="00FC1198">
        <w:lastRenderedPageBreak/>
        <w:t>akan langsung terlibat dalam sesi praktik. Mereka akan diberikan akses ke komputer dengan Microsoft Word terpasang dan akan diajak untuk mengikuti instruksi langkah demi langkah dalam menggunakan aplikasi. Sesi ini akan mencakup pembuatan dokumen sederhana, format teks, penyisipan gambar, dan pembuatan tabel.</w:t>
      </w:r>
    </w:p>
    <w:p w14:paraId="6AFAE337" w14:textId="77777777" w:rsidR="00BB5C25" w:rsidRPr="00FC1198" w:rsidRDefault="00BB5C25" w:rsidP="00BB5C25">
      <w:pPr>
        <w:pStyle w:val="ListParagraph"/>
        <w:numPr>
          <w:ilvl w:val="0"/>
          <w:numId w:val="4"/>
        </w:numPr>
        <w:tabs>
          <w:tab w:val="left" w:pos="3525"/>
        </w:tabs>
        <w:ind w:left="360"/>
        <w:jc w:val="both"/>
      </w:pPr>
      <w:r w:rsidRPr="00FC1198">
        <w:t>Latihan Kasus Nyata</w:t>
      </w:r>
      <w:r>
        <w:t xml:space="preserve"> </w:t>
      </w:r>
      <w:r w:rsidRPr="00FC1198">
        <w:t>: Siswa akan diberikan latihan kasus nyata yang meniru situasi pekerjaan sehari-hari di dunia nyata. Ini dapat berupa tugas-tugas seperti menyusun laporan, membuat surat resmi, atau mengatur data dalam tabel. Tujuan dari latihan ini adalah untuk membantu siswa mengaplikasikan keterampilan yang telah mereka pelajari dalam konteks yang lebih realistis.</w:t>
      </w:r>
    </w:p>
    <w:p w14:paraId="35EB981D" w14:textId="77777777" w:rsidR="00BB5C25" w:rsidRPr="00FC1198" w:rsidRDefault="00BB5C25" w:rsidP="00BB5C25">
      <w:pPr>
        <w:pStyle w:val="ListParagraph"/>
        <w:numPr>
          <w:ilvl w:val="0"/>
          <w:numId w:val="4"/>
        </w:numPr>
        <w:tabs>
          <w:tab w:val="left" w:pos="3525"/>
        </w:tabs>
        <w:ind w:left="360"/>
        <w:jc w:val="both"/>
      </w:pPr>
      <w:r w:rsidRPr="00FC1198">
        <w:t>Diskusi dan Tanya Jawab</w:t>
      </w:r>
      <w:r>
        <w:t xml:space="preserve"> </w:t>
      </w:r>
      <w:r w:rsidRPr="00FC1198">
        <w:t>: Setelah sesi praktik, akan ada waktu untuk diskusi dan tanya jawab. Siswa dapat berbagi pengalaman mereka, mengajukan pertanyaan, dan meminta klarifikasi mengenai konsep yang mungkin masih membingungkan.</w:t>
      </w:r>
    </w:p>
    <w:p w14:paraId="2A375000" w14:textId="211BAB78" w:rsidR="00BB5C25" w:rsidRPr="00407FE7" w:rsidRDefault="00BB5C25" w:rsidP="00BB5C25">
      <w:pPr>
        <w:pStyle w:val="ListParagraph"/>
        <w:numPr>
          <w:ilvl w:val="0"/>
          <w:numId w:val="4"/>
        </w:numPr>
        <w:tabs>
          <w:tab w:val="left" w:pos="3525"/>
        </w:tabs>
        <w:ind w:left="360"/>
        <w:jc w:val="both"/>
      </w:pPr>
      <w:r w:rsidRPr="00FC1198">
        <w:t>Sesi Pemantauan dan Umpan Balik</w:t>
      </w:r>
      <w:r>
        <w:t xml:space="preserve"> </w:t>
      </w:r>
      <w:r w:rsidRPr="00FC1198">
        <w:t>: Dalam beberapa sesi berikutnya, instruktur akan memantau perkembangan siswa dalam menggunakan Microsoft Word. Mereka akan memberikan umpan balik terhadap tugas-tugas yang telah diselesaikan siswa, memberikan saran perbaikan, dan memperjelas konsep yang memerlukan pemahaman lebih mendalam.</w:t>
      </w:r>
    </w:p>
    <w:p w14:paraId="01AE58BD" w14:textId="03D6A3A2" w:rsidR="00BB5C25" w:rsidRPr="00407FE7" w:rsidRDefault="00BB5C25" w:rsidP="00BB5C25">
      <w:pPr>
        <w:pStyle w:val="ListParagraph"/>
        <w:numPr>
          <w:ilvl w:val="0"/>
          <w:numId w:val="4"/>
        </w:numPr>
        <w:tabs>
          <w:tab w:val="left" w:pos="3525"/>
        </w:tabs>
        <w:ind w:left="360"/>
        <w:jc w:val="both"/>
      </w:pPr>
      <w:r w:rsidRPr="00FC1198">
        <w:t>Evaluasi Akhir</w:t>
      </w:r>
      <w:r>
        <w:t xml:space="preserve"> </w:t>
      </w:r>
      <w:r w:rsidRPr="00FC1198">
        <w:t>: Setelah pelatihan selesai, akan dilakukan evaluasi akhir untuk mengukur sejauh ma</w:t>
      </w:r>
      <w:r w:rsidRPr="00FC1198">
        <w:t xml:space="preserve">na siswa telah menguasai keterampilan Microsoft Word. </w:t>
      </w:r>
    </w:p>
    <w:p w14:paraId="188F081B" w14:textId="77777777" w:rsidR="00BB5C25" w:rsidRPr="00FC1198" w:rsidRDefault="00BB5C25" w:rsidP="00BB5C25">
      <w:pPr>
        <w:pStyle w:val="ListParagraph"/>
        <w:numPr>
          <w:ilvl w:val="0"/>
          <w:numId w:val="4"/>
        </w:numPr>
        <w:tabs>
          <w:tab w:val="left" w:pos="3525"/>
        </w:tabs>
        <w:ind w:left="360"/>
        <w:jc w:val="both"/>
      </w:pPr>
      <w:r w:rsidRPr="00FC1198">
        <w:t>Sumber Daya Online</w:t>
      </w:r>
      <w:r>
        <w:t xml:space="preserve"> </w:t>
      </w:r>
      <w:r w:rsidRPr="00FC1198">
        <w:t>: Sebagai dukungan tambahan, siswa akan diberikan akses ke sumber daya online, seperti tutorial video, panduan, dan contoh kasus untuk memperdalam pemahaman mereka setelah pelatihan selesai.</w:t>
      </w:r>
    </w:p>
    <w:p w14:paraId="4236A530" w14:textId="77777777" w:rsidR="00BB5C25" w:rsidRDefault="00BB5C25" w:rsidP="00BB5C25">
      <w:pPr>
        <w:pStyle w:val="ListParagraph"/>
        <w:tabs>
          <w:tab w:val="left" w:pos="3525"/>
        </w:tabs>
        <w:ind w:left="0" w:firstLine="434"/>
        <w:jc w:val="both"/>
      </w:pPr>
    </w:p>
    <w:p w14:paraId="456C07D1" w14:textId="3618DD9A" w:rsidR="00BB5C25" w:rsidRDefault="00BB5C25" w:rsidP="00BB5C25">
      <w:pPr>
        <w:pStyle w:val="ListParagraph"/>
        <w:tabs>
          <w:tab w:val="left" w:pos="3525"/>
        </w:tabs>
        <w:ind w:left="0" w:firstLine="434"/>
        <w:jc w:val="both"/>
      </w:pPr>
      <w:r w:rsidRPr="00FC1198">
        <w:t>Dengan mengadopsi metode ini, diharapkan siswa PKL dapat memperoleh keterampilan yang kuat dalam menggunakan Microsoft Word, serta memiliki pemahaman yang lebih baik tentang bagaimana aplikasi ini dapat mendukung mereka dalam dunia kerja dan pendidikan</w:t>
      </w:r>
      <w:r w:rsidR="00435743">
        <w:t xml:space="preserve"> nantinya</w:t>
      </w:r>
      <w:r w:rsidRPr="00FC1198">
        <w:t>.</w:t>
      </w:r>
    </w:p>
    <w:p w14:paraId="6AD8295F" w14:textId="77431EDB" w:rsidR="00A142B8" w:rsidRPr="002E36A8" w:rsidRDefault="00A142B8" w:rsidP="00BB5C25">
      <w:pPr>
        <w:jc w:val="both"/>
        <w:rPr>
          <w:b/>
        </w:rPr>
      </w:pPr>
    </w:p>
    <w:p w14:paraId="0DAAB569" w14:textId="77777777" w:rsidR="00D56051" w:rsidRPr="002E36A8" w:rsidRDefault="00D56051" w:rsidP="00D56051">
      <w:pPr>
        <w:jc w:val="both"/>
        <w:rPr>
          <w:b/>
          <w:lang w:val="id-ID"/>
        </w:rPr>
      </w:pPr>
      <w:r w:rsidRPr="002E36A8">
        <w:rPr>
          <w:b/>
        </w:rPr>
        <w:t>PEMBAHASAN</w:t>
      </w:r>
    </w:p>
    <w:p w14:paraId="68FE28C1" w14:textId="40C9AAC0" w:rsidR="00D56051" w:rsidRDefault="00D56051" w:rsidP="00D56051">
      <w:pPr>
        <w:jc w:val="both"/>
        <w:rPr>
          <w:b/>
          <w:lang w:val="id-ID"/>
        </w:rPr>
      </w:pPr>
    </w:p>
    <w:p w14:paraId="13A863D7" w14:textId="60ED105E" w:rsidR="00C0222A" w:rsidRDefault="00274FE8" w:rsidP="00274FE8">
      <w:pPr>
        <w:ind w:firstLine="448"/>
        <w:jc w:val="both"/>
      </w:pPr>
      <w:r>
        <w:t>Microsoft</w:t>
      </w:r>
      <w:r>
        <w:rPr>
          <w:spacing w:val="1"/>
        </w:rPr>
        <w:t xml:space="preserve"> </w:t>
      </w:r>
      <w:r>
        <w:t>Word</w:t>
      </w:r>
      <w:r>
        <w:rPr>
          <w:spacing w:val="1"/>
        </w:rPr>
        <w:t xml:space="preserve"> </w:t>
      </w:r>
      <w:r>
        <w:t>adalah</w:t>
      </w:r>
      <w:r>
        <w:rPr>
          <w:spacing w:val="1"/>
        </w:rPr>
        <w:t xml:space="preserve"> </w:t>
      </w:r>
      <w:r>
        <w:t>program</w:t>
      </w:r>
      <w:r>
        <w:rPr>
          <w:spacing w:val="1"/>
        </w:rPr>
        <w:t xml:space="preserve"> </w:t>
      </w:r>
      <w:r>
        <w:t>aplikasi</w:t>
      </w:r>
      <w:r>
        <w:rPr>
          <w:spacing w:val="1"/>
        </w:rPr>
        <w:t xml:space="preserve"> </w:t>
      </w:r>
      <w:r>
        <w:t>pengolah</w:t>
      </w:r>
      <w:r>
        <w:rPr>
          <w:spacing w:val="1"/>
        </w:rPr>
        <w:t xml:space="preserve"> </w:t>
      </w:r>
      <w:r>
        <w:t>kata</w:t>
      </w:r>
      <w:r>
        <w:rPr>
          <w:spacing w:val="1"/>
        </w:rPr>
        <w:t xml:space="preserve"> </w:t>
      </w:r>
      <w:r>
        <w:t>(</w:t>
      </w:r>
      <w:r w:rsidRPr="00274FE8">
        <w:rPr>
          <w:i/>
          <w:iCs/>
        </w:rPr>
        <w:t>word</w:t>
      </w:r>
      <w:r w:rsidRPr="00274FE8">
        <w:rPr>
          <w:i/>
          <w:iCs/>
          <w:spacing w:val="60"/>
        </w:rPr>
        <w:t xml:space="preserve"> </w:t>
      </w:r>
      <w:r w:rsidRPr="00274FE8">
        <w:rPr>
          <w:i/>
          <w:iCs/>
        </w:rPr>
        <w:t>processor</w:t>
      </w:r>
      <w:r>
        <w:t>)</w:t>
      </w:r>
      <w:r>
        <w:rPr>
          <w:spacing w:val="61"/>
        </w:rPr>
        <w:t xml:space="preserve"> </w:t>
      </w:r>
      <w:r>
        <w:t>yang</w:t>
      </w:r>
      <w:r>
        <w:rPr>
          <w:spacing w:val="60"/>
        </w:rPr>
        <w:t xml:space="preserve"> </w:t>
      </w:r>
      <w:r>
        <w:t>biasa</w:t>
      </w:r>
      <w:r>
        <w:rPr>
          <w:spacing w:val="1"/>
        </w:rPr>
        <w:t xml:space="preserve"> </w:t>
      </w:r>
      <w:r>
        <w:t>digunakan</w:t>
      </w:r>
      <w:r>
        <w:rPr>
          <w:spacing w:val="56"/>
        </w:rPr>
        <w:t xml:space="preserve"> </w:t>
      </w:r>
      <w:r>
        <w:t>untuk</w:t>
      </w:r>
      <w:r>
        <w:rPr>
          <w:spacing w:val="56"/>
        </w:rPr>
        <w:t xml:space="preserve"> </w:t>
      </w:r>
      <w:r>
        <w:t>membuat</w:t>
      </w:r>
      <w:r>
        <w:rPr>
          <w:spacing w:val="56"/>
        </w:rPr>
        <w:t xml:space="preserve"> </w:t>
      </w:r>
      <w:r>
        <w:t>laporan,</w:t>
      </w:r>
      <w:r>
        <w:rPr>
          <w:spacing w:val="56"/>
        </w:rPr>
        <w:t xml:space="preserve"> </w:t>
      </w:r>
      <w:r>
        <w:t>dokumen</w:t>
      </w:r>
      <w:r>
        <w:rPr>
          <w:spacing w:val="58"/>
        </w:rPr>
        <w:t xml:space="preserve"> </w:t>
      </w:r>
      <w:r>
        <w:t>berbentuk</w:t>
      </w:r>
      <w:r>
        <w:rPr>
          <w:spacing w:val="56"/>
        </w:rPr>
        <w:t xml:space="preserve"> </w:t>
      </w:r>
      <w:r>
        <w:t>surat</w:t>
      </w:r>
      <w:r>
        <w:rPr>
          <w:spacing w:val="57"/>
        </w:rPr>
        <w:t xml:space="preserve"> </w:t>
      </w:r>
      <w:r>
        <w:t>kabar,</w:t>
      </w:r>
      <w:r>
        <w:rPr>
          <w:spacing w:val="56"/>
        </w:rPr>
        <w:t xml:space="preserve"> </w:t>
      </w:r>
      <w:r>
        <w:t>label</w:t>
      </w:r>
      <w:r>
        <w:rPr>
          <w:spacing w:val="57"/>
        </w:rPr>
        <w:t xml:space="preserve"> </w:t>
      </w:r>
      <w:r>
        <w:t>surat</w:t>
      </w:r>
      <w:r>
        <w:rPr>
          <w:spacing w:val="57"/>
        </w:rPr>
        <w:t xml:space="preserve"> </w:t>
      </w:r>
      <w:r>
        <w:t>undangan,</w:t>
      </w:r>
      <w:r>
        <w:rPr>
          <w:spacing w:val="-57"/>
        </w:rPr>
        <w:t xml:space="preserve"> </w:t>
      </w:r>
      <w:r>
        <w:t>membuat</w:t>
      </w:r>
      <w:r>
        <w:rPr>
          <w:spacing w:val="1"/>
        </w:rPr>
        <w:t xml:space="preserve"> </w:t>
      </w:r>
      <w:r>
        <w:t>tabel</w:t>
      </w:r>
      <w:r>
        <w:rPr>
          <w:spacing w:val="1"/>
        </w:rPr>
        <w:t xml:space="preserve"> </w:t>
      </w:r>
      <w:r>
        <w:t>pada</w:t>
      </w:r>
      <w:r>
        <w:rPr>
          <w:spacing w:val="1"/>
        </w:rPr>
        <w:t xml:space="preserve"> </w:t>
      </w:r>
      <w:r>
        <w:t>dokumen,</w:t>
      </w:r>
      <w:r>
        <w:rPr>
          <w:spacing w:val="1"/>
        </w:rPr>
        <w:t xml:space="preserve"> </w:t>
      </w:r>
      <w:r>
        <w:t>dan</w:t>
      </w:r>
      <w:r>
        <w:rPr>
          <w:spacing w:val="1"/>
        </w:rPr>
        <w:t xml:space="preserve"> </w:t>
      </w:r>
      <w:r>
        <w:t>sebagainya. Navigasi antarmuka word terbiasa dengan beberapa fitur yang</w:t>
      </w:r>
      <w:r>
        <w:rPr>
          <w:spacing w:val="1"/>
        </w:rPr>
        <w:t xml:space="preserve"> </w:t>
      </w:r>
      <w:r>
        <w:t>paling penting, seperti Ribbon, Quick Access Toolbar, dan tampilan Backstage yang mendukung untuk pengolahan kata tersebut.</w:t>
      </w:r>
    </w:p>
    <w:p w14:paraId="2AF1D04A" w14:textId="5C502257" w:rsidR="00C0222A" w:rsidRDefault="001323E2" w:rsidP="001323E2">
      <w:pPr>
        <w:ind w:firstLine="448"/>
        <w:jc w:val="both"/>
      </w:pPr>
      <w:r>
        <w:t>Pembahasan dalam kegiatan pengabdian masyarakat pada LKP Arvi Com ini mencakup pengenalan interface dari microsoft word, pemfomatan teks, gambar maupun halaman dokumen, penggunaan rumus, tabel sampai membuat rangkuman poin-poin penting dalam mempelajari microsoft word kedalam satu modul pada Gambar 1, sehingga peserta dapat menguasai lebih cepat inti-inti dari pembelajaran microsoft word.</w:t>
      </w:r>
    </w:p>
    <w:p w14:paraId="09424F0E" w14:textId="77777777" w:rsidR="00F45795" w:rsidRDefault="00F45795" w:rsidP="001323E2">
      <w:pPr>
        <w:ind w:firstLine="448"/>
        <w:jc w:val="both"/>
        <w:rPr>
          <w:bCs/>
        </w:rPr>
      </w:pPr>
    </w:p>
    <w:p w14:paraId="6D96BA02" w14:textId="5A482C5C" w:rsidR="00C0222A" w:rsidRDefault="00C0222A" w:rsidP="00C0222A">
      <w:pPr>
        <w:spacing w:after="200" w:line="276" w:lineRule="auto"/>
        <w:rPr>
          <w:bCs/>
        </w:rPr>
      </w:pPr>
      <w:r>
        <w:rPr>
          <w:noProof/>
        </w:rPr>
        <w:lastRenderedPageBreak/>
        <w:drawing>
          <wp:anchor distT="0" distB="0" distL="114300" distR="114300" simplePos="0" relativeHeight="251670528" behindDoc="0" locked="0" layoutInCell="1" allowOverlap="1" wp14:anchorId="1ABBB280" wp14:editId="774793EB">
            <wp:simplePos x="0" y="0"/>
            <wp:positionH relativeFrom="column">
              <wp:posOffset>-59690</wp:posOffset>
            </wp:positionH>
            <wp:positionV relativeFrom="paragraph">
              <wp:posOffset>52070</wp:posOffset>
            </wp:positionV>
            <wp:extent cx="2439036" cy="369721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t="521" r="1614"/>
                    <a:stretch/>
                  </pic:blipFill>
                  <pic:spPr bwMode="auto">
                    <a:xfrm>
                      <a:off x="0" y="0"/>
                      <a:ext cx="2439036" cy="3697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0736AB" w14:textId="2F1E6D17" w:rsidR="00C0222A" w:rsidRDefault="00C0222A" w:rsidP="00C0222A">
      <w:pPr>
        <w:spacing w:after="200" w:line="276" w:lineRule="auto"/>
        <w:rPr>
          <w:bCs/>
        </w:rPr>
      </w:pPr>
    </w:p>
    <w:p w14:paraId="594B07DB" w14:textId="77777777" w:rsidR="00C0222A" w:rsidRDefault="00C0222A" w:rsidP="00C0222A">
      <w:pPr>
        <w:spacing w:after="200" w:line="276" w:lineRule="auto"/>
        <w:rPr>
          <w:bCs/>
        </w:rPr>
      </w:pPr>
    </w:p>
    <w:p w14:paraId="7D17227B" w14:textId="77777777" w:rsidR="00C0222A" w:rsidRDefault="00C0222A" w:rsidP="00C0222A">
      <w:pPr>
        <w:spacing w:after="200" w:line="276" w:lineRule="auto"/>
        <w:rPr>
          <w:bCs/>
        </w:rPr>
      </w:pPr>
    </w:p>
    <w:p w14:paraId="4662DE8B" w14:textId="3ACB07F4" w:rsidR="00C0222A" w:rsidRDefault="00C0222A" w:rsidP="00C0222A">
      <w:pPr>
        <w:spacing w:after="200" w:line="276" w:lineRule="auto"/>
        <w:rPr>
          <w:bCs/>
        </w:rPr>
      </w:pPr>
    </w:p>
    <w:p w14:paraId="19FCE167" w14:textId="231BBE3A" w:rsidR="00C0222A" w:rsidRDefault="00C0222A" w:rsidP="00C0222A">
      <w:pPr>
        <w:spacing w:after="200" w:line="276" w:lineRule="auto"/>
        <w:rPr>
          <w:bCs/>
        </w:rPr>
      </w:pPr>
    </w:p>
    <w:p w14:paraId="7A5D80F2" w14:textId="3059CCDE" w:rsidR="00C0222A" w:rsidRDefault="00C0222A" w:rsidP="00C0222A">
      <w:pPr>
        <w:spacing w:after="200" w:line="276" w:lineRule="auto"/>
        <w:rPr>
          <w:bCs/>
        </w:rPr>
      </w:pPr>
    </w:p>
    <w:p w14:paraId="00152CB4" w14:textId="77777777" w:rsidR="00F45795" w:rsidRPr="00F45795" w:rsidRDefault="00F45795" w:rsidP="00C0222A">
      <w:pPr>
        <w:spacing w:after="200" w:line="276" w:lineRule="auto"/>
        <w:rPr>
          <w:bCs/>
          <w:sz w:val="2"/>
          <w:szCs w:val="2"/>
        </w:rPr>
      </w:pPr>
    </w:p>
    <w:p w14:paraId="67883E2D" w14:textId="70C63CE8" w:rsidR="00C0222A" w:rsidRDefault="00C0222A" w:rsidP="00C0222A">
      <w:pPr>
        <w:spacing w:after="200" w:line="276" w:lineRule="auto"/>
        <w:rPr>
          <w:bCs/>
        </w:rPr>
      </w:pPr>
    </w:p>
    <w:p w14:paraId="001B7417" w14:textId="384147BC" w:rsidR="00C0222A" w:rsidRDefault="00C0222A" w:rsidP="00C0222A">
      <w:pPr>
        <w:spacing w:after="200" w:line="276" w:lineRule="auto"/>
        <w:rPr>
          <w:bCs/>
        </w:rPr>
      </w:pPr>
    </w:p>
    <w:p w14:paraId="3B69C5AD" w14:textId="63D13F8F" w:rsidR="00C0222A" w:rsidRDefault="00C0222A" w:rsidP="00C0222A">
      <w:pPr>
        <w:spacing w:after="200" w:line="276" w:lineRule="auto"/>
        <w:rPr>
          <w:bCs/>
        </w:rPr>
      </w:pPr>
    </w:p>
    <w:p w14:paraId="6D803640" w14:textId="77777777" w:rsidR="00C0222A" w:rsidRDefault="00C0222A" w:rsidP="00C0222A">
      <w:pPr>
        <w:spacing w:after="200" w:line="276" w:lineRule="auto"/>
        <w:rPr>
          <w:bCs/>
        </w:rPr>
      </w:pPr>
    </w:p>
    <w:p w14:paraId="5128C95E" w14:textId="2FE703E8" w:rsidR="00C0222A" w:rsidRDefault="00C0222A" w:rsidP="001323E2">
      <w:pPr>
        <w:spacing w:after="200" w:line="276" w:lineRule="auto"/>
        <w:jc w:val="center"/>
        <w:rPr>
          <w:bCs/>
        </w:rPr>
      </w:pPr>
      <w:r>
        <w:rPr>
          <w:bCs/>
        </w:rPr>
        <w:t>Gam</w:t>
      </w:r>
      <w:r w:rsidRPr="00C0222A">
        <w:rPr>
          <w:bCs/>
        </w:rPr>
        <w:t>bar 1. Modul Praktek Microsoft Word</w:t>
      </w:r>
    </w:p>
    <w:p w14:paraId="1836DEDE" w14:textId="737B7728" w:rsidR="00880315" w:rsidRDefault="001323E2" w:rsidP="00880315">
      <w:pPr>
        <w:pStyle w:val="ListParagraph"/>
        <w:ind w:left="0" w:firstLine="360"/>
        <w:jc w:val="both"/>
      </w:pPr>
      <w:r>
        <w:t xml:space="preserve">Setelah kegiatan dilaksanakan maka dilakukan sesi dokumentasi acara. </w:t>
      </w:r>
      <w:r w:rsidR="00880315" w:rsidRPr="00CA48C0">
        <w:t>Berikut foto-foto dokumentasi acara kegiatan</w:t>
      </w:r>
      <w:r>
        <w:t xml:space="preserve"> </w:t>
      </w:r>
      <w:r w:rsidR="00880315" w:rsidRPr="00CA48C0">
        <w:t>Pengabdian</w:t>
      </w:r>
      <w:r>
        <w:t xml:space="preserve"> </w:t>
      </w:r>
      <w:r w:rsidR="00880315" w:rsidRPr="00CA48C0">
        <w:t xml:space="preserve">Kepada Masyarakat pada </w:t>
      </w:r>
      <w:r>
        <w:t xml:space="preserve">LKP </w:t>
      </w:r>
      <w:r w:rsidR="00880315" w:rsidRPr="00CA48C0">
        <w:t>Arvi Com:</w:t>
      </w:r>
    </w:p>
    <w:p w14:paraId="54CF2DD5" w14:textId="5AF7A0AC" w:rsidR="009F4580" w:rsidRDefault="009F4580" w:rsidP="00880315">
      <w:pPr>
        <w:pStyle w:val="ListParagraph"/>
        <w:ind w:left="0" w:firstLine="360"/>
        <w:jc w:val="both"/>
      </w:pPr>
      <w:r>
        <w:rPr>
          <w:noProof/>
        </w:rPr>
        <w:drawing>
          <wp:anchor distT="0" distB="0" distL="114300" distR="114300" simplePos="0" relativeHeight="251657216" behindDoc="0" locked="0" layoutInCell="1" allowOverlap="1" wp14:anchorId="39FE10D6" wp14:editId="2EDBB386">
            <wp:simplePos x="0" y="0"/>
            <wp:positionH relativeFrom="margin">
              <wp:posOffset>-1905</wp:posOffset>
            </wp:positionH>
            <wp:positionV relativeFrom="paragraph">
              <wp:posOffset>137795</wp:posOffset>
            </wp:positionV>
            <wp:extent cx="2371725" cy="1676400"/>
            <wp:effectExtent l="0" t="0" r="9525"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371725" cy="167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F71C8E4" w14:textId="61AD9345" w:rsidR="00274FE8" w:rsidRDefault="00274FE8" w:rsidP="00880315">
      <w:pPr>
        <w:pStyle w:val="ListParagraph"/>
        <w:ind w:left="0" w:firstLine="360"/>
        <w:jc w:val="both"/>
      </w:pPr>
    </w:p>
    <w:p w14:paraId="6C2A8C50" w14:textId="6FCFF4DD" w:rsidR="00274FE8" w:rsidRDefault="00274FE8" w:rsidP="00880315">
      <w:pPr>
        <w:pStyle w:val="ListParagraph"/>
        <w:ind w:left="0" w:firstLine="360"/>
        <w:jc w:val="both"/>
      </w:pPr>
    </w:p>
    <w:p w14:paraId="6FB14329" w14:textId="32C117B9" w:rsidR="00274FE8" w:rsidRDefault="00274FE8" w:rsidP="00880315">
      <w:pPr>
        <w:pStyle w:val="ListParagraph"/>
        <w:ind w:left="0" w:firstLine="360"/>
        <w:jc w:val="both"/>
      </w:pPr>
    </w:p>
    <w:p w14:paraId="53281F48" w14:textId="77777777" w:rsidR="00274FE8" w:rsidRPr="00CA48C0" w:rsidRDefault="00274FE8" w:rsidP="00880315">
      <w:pPr>
        <w:pStyle w:val="ListParagraph"/>
        <w:ind w:left="0" w:firstLine="360"/>
        <w:jc w:val="both"/>
      </w:pPr>
    </w:p>
    <w:p w14:paraId="007C7A83" w14:textId="1A030940" w:rsidR="00880315" w:rsidRDefault="00880315" w:rsidP="00880315">
      <w:pPr>
        <w:pStyle w:val="ListParagraph"/>
        <w:ind w:left="0" w:firstLine="360"/>
        <w:jc w:val="both"/>
        <w:rPr>
          <w:sz w:val="22"/>
          <w:szCs w:val="22"/>
        </w:rPr>
      </w:pPr>
    </w:p>
    <w:p w14:paraId="0186AAEE" w14:textId="596413A8" w:rsidR="00274FE8" w:rsidRDefault="00274FE8" w:rsidP="00880315">
      <w:pPr>
        <w:pStyle w:val="ListParagraph"/>
        <w:ind w:left="0" w:firstLine="360"/>
        <w:jc w:val="both"/>
        <w:rPr>
          <w:sz w:val="22"/>
          <w:szCs w:val="22"/>
        </w:rPr>
      </w:pPr>
    </w:p>
    <w:p w14:paraId="1C35DE3A" w14:textId="599B1F56" w:rsidR="00274FE8" w:rsidRDefault="00274FE8" w:rsidP="00880315">
      <w:pPr>
        <w:pStyle w:val="ListParagraph"/>
        <w:ind w:left="0" w:firstLine="360"/>
        <w:jc w:val="both"/>
        <w:rPr>
          <w:sz w:val="22"/>
          <w:szCs w:val="22"/>
        </w:rPr>
      </w:pPr>
    </w:p>
    <w:p w14:paraId="2F0E1AA5" w14:textId="4B20F96B" w:rsidR="00274FE8" w:rsidRPr="001323E2" w:rsidRDefault="00274FE8" w:rsidP="00880315">
      <w:pPr>
        <w:pStyle w:val="ListParagraph"/>
        <w:ind w:left="0" w:firstLine="360"/>
        <w:jc w:val="both"/>
        <w:rPr>
          <w:sz w:val="28"/>
          <w:szCs w:val="28"/>
        </w:rPr>
      </w:pPr>
    </w:p>
    <w:p w14:paraId="4B0D50AB" w14:textId="77777777" w:rsidR="00274FE8" w:rsidRDefault="00274FE8" w:rsidP="00880315">
      <w:pPr>
        <w:pStyle w:val="ListParagraph"/>
        <w:ind w:left="0" w:firstLine="360"/>
        <w:jc w:val="both"/>
        <w:rPr>
          <w:sz w:val="22"/>
          <w:szCs w:val="22"/>
        </w:rPr>
      </w:pPr>
    </w:p>
    <w:p w14:paraId="6EC30F29" w14:textId="77777777" w:rsidR="00880315" w:rsidRPr="001659EB" w:rsidRDefault="00880315" w:rsidP="00880315">
      <w:pPr>
        <w:pStyle w:val="ListParagraph"/>
        <w:tabs>
          <w:tab w:val="center" w:pos="3968"/>
          <w:tab w:val="left" w:pos="7080"/>
        </w:tabs>
        <w:ind w:left="0"/>
        <w:rPr>
          <w:sz w:val="20"/>
          <w:szCs w:val="20"/>
          <w:lang w:val="id-ID"/>
        </w:rPr>
      </w:pPr>
    </w:p>
    <w:p w14:paraId="4C297AE0" w14:textId="77777777" w:rsidR="00880315" w:rsidRPr="00A67538" w:rsidRDefault="00880315" w:rsidP="00880315">
      <w:pPr>
        <w:pStyle w:val="ListParagraph"/>
        <w:tabs>
          <w:tab w:val="center" w:pos="3968"/>
          <w:tab w:val="left" w:pos="7080"/>
        </w:tabs>
        <w:ind w:left="0"/>
        <w:rPr>
          <w:sz w:val="6"/>
          <w:szCs w:val="26"/>
          <w:lang w:val="id-ID"/>
        </w:rPr>
      </w:pPr>
    </w:p>
    <w:p w14:paraId="3B181947" w14:textId="40C1B651" w:rsidR="009F4580" w:rsidRDefault="00880315" w:rsidP="009F4580">
      <w:pPr>
        <w:pStyle w:val="ListParagraph"/>
        <w:tabs>
          <w:tab w:val="center" w:pos="3968"/>
          <w:tab w:val="left" w:pos="7080"/>
        </w:tabs>
        <w:ind w:left="0" w:right="-250"/>
        <w:jc w:val="center"/>
        <w:rPr>
          <w:lang w:val="id-ID"/>
        </w:rPr>
      </w:pPr>
      <w:r w:rsidRPr="00CA48C0">
        <w:rPr>
          <w:lang w:val="id-ID"/>
        </w:rPr>
        <w:t>Gambar 1. Persiapan dan Pembukaan Acara</w:t>
      </w:r>
    </w:p>
    <w:p w14:paraId="627C180B" w14:textId="4DB336EF" w:rsidR="00F45795" w:rsidRDefault="00F45795" w:rsidP="009F4580">
      <w:pPr>
        <w:pStyle w:val="ListParagraph"/>
        <w:tabs>
          <w:tab w:val="center" w:pos="3968"/>
          <w:tab w:val="left" w:pos="7080"/>
        </w:tabs>
        <w:ind w:left="0" w:right="-250"/>
        <w:jc w:val="center"/>
        <w:rPr>
          <w:lang w:val="id-ID"/>
        </w:rPr>
      </w:pPr>
    </w:p>
    <w:p w14:paraId="6F4F5FF7" w14:textId="77777777" w:rsidR="00F45795" w:rsidRDefault="00F45795" w:rsidP="009F4580">
      <w:pPr>
        <w:pStyle w:val="ListParagraph"/>
        <w:tabs>
          <w:tab w:val="center" w:pos="3968"/>
          <w:tab w:val="left" w:pos="7080"/>
        </w:tabs>
        <w:ind w:left="0" w:right="-250"/>
        <w:jc w:val="center"/>
        <w:rPr>
          <w:lang w:val="id-ID"/>
        </w:rPr>
      </w:pPr>
    </w:p>
    <w:p w14:paraId="670C9217" w14:textId="684D6208" w:rsidR="00F45795" w:rsidRDefault="00F45795" w:rsidP="009F4580">
      <w:pPr>
        <w:pStyle w:val="ListParagraph"/>
        <w:tabs>
          <w:tab w:val="center" w:pos="3968"/>
          <w:tab w:val="left" w:pos="7080"/>
        </w:tabs>
        <w:ind w:left="0" w:right="-250"/>
        <w:jc w:val="center"/>
        <w:rPr>
          <w:lang w:val="id-ID"/>
        </w:rPr>
      </w:pPr>
    </w:p>
    <w:p w14:paraId="7BB6B966" w14:textId="77777777" w:rsidR="00F45795" w:rsidRDefault="00F45795" w:rsidP="009F4580">
      <w:pPr>
        <w:pStyle w:val="ListParagraph"/>
        <w:tabs>
          <w:tab w:val="center" w:pos="3968"/>
          <w:tab w:val="left" w:pos="7080"/>
        </w:tabs>
        <w:ind w:left="0" w:right="-250"/>
        <w:jc w:val="center"/>
        <w:rPr>
          <w:lang w:val="id-ID"/>
        </w:rPr>
      </w:pPr>
    </w:p>
    <w:p w14:paraId="2C025156" w14:textId="04EDAC9C" w:rsidR="009F4580" w:rsidRDefault="00F45795" w:rsidP="009F4580">
      <w:pPr>
        <w:pStyle w:val="ListParagraph"/>
        <w:tabs>
          <w:tab w:val="center" w:pos="3968"/>
          <w:tab w:val="left" w:pos="7080"/>
        </w:tabs>
        <w:ind w:left="0" w:right="-250"/>
        <w:jc w:val="center"/>
        <w:rPr>
          <w:lang w:val="id-ID"/>
        </w:rPr>
      </w:pPr>
      <w:r>
        <w:rPr>
          <w:noProof/>
        </w:rPr>
        <w:drawing>
          <wp:anchor distT="0" distB="0" distL="114300" distR="114300" simplePos="0" relativeHeight="251659264" behindDoc="0" locked="0" layoutInCell="1" allowOverlap="1" wp14:anchorId="1533847A" wp14:editId="50484551">
            <wp:simplePos x="0" y="0"/>
            <wp:positionH relativeFrom="column">
              <wp:posOffset>67310</wp:posOffset>
            </wp:positionH>
            <wp:positionV relativeFrom="paragraph">
              <wp:posOffset>158115</wp:posOffset>
            </wp:positionV>
            <wp:extent cx="2363470" cy="16764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363470" cy="167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6FF6E6" w14:textId="385A8D5B" w:rsidR="00880315" w:rsidRDefault="00880315" w:rsidP="00F45795">
      <w:pPr>
        <w:pStyle w:val="ListParagraph"/>
        <w:tabs>
          <w:tab w:val="center" w:pos="3968"/>
          <w:tab w:val="left" w:pos="7080"/>
        </w:tabs>
        <w:ind w:left="0" w:right="-250"/>
        <w:jc w:val="center"/>
        <w:rPr>
          <w:sz w:val="22"/>
          <w:szCs w:val="22"/>
        </w:rPr>
      </w:pPr>
    </w:p>
    <w:p w14:paraId="5C5FC067" w14:textId="0D323C09" w:rsidR="00880315" w:rsidRDefault="00880315" w:rsidP="00880315">
      <w:pPr>
        <w:pStyle w:val="ListParagraph"/>
        <w:tabs>
          <w:tab w:val="center" w:pos="3968"/>
          <w:tab w:val="left" w:pos="7080"/>
        </w:tabs>
        <w:ind w:left="0"/>
        <w:jc w:val="center"/>
        <w:rPr>
          <w:sz w:val="22"/>
          <w:szCs w:val="22"/>
        </w:rPr>
      </w:pPr>
    </w:p>
    <w:p w14:paraId="60650A01" w14:textId="77777777" w:rsidR="00880315" w:rsidRDefault="00880315" w:rsidP="00880315">
      <w:pPr>
        <w:pStyle w:val="ListParagraph"/>
        <w:tabs>
          <w:tab w:val="center" w:pos="3968"/>
          <w:tab w:val="left" w:pos="7080"/>
        </w:tabs>
        <w:ind w:left="0"/>
        <w:jc w:val="center"/>
        <w:rPr>
          <w:sz w:val="22"/>
          <w:szCs w:val="22"/>
        </w:rPr>
      </w:pPr>
    </w:p>
    <w:p w14:paraId="1F3DB95C" w14:textId="77777777" w:rsidR="00880315" w:rsidRPr="00423BE7" w:rsidRDefault="00880315" w:rsidP="00880315">
      <w:pPr>
        <w:pStyle w:val="ListParagraph"/>
        <w:tabs>
          <w:tab w:val="center" w:pos="3968"/>
          <w:tab w:val="left" w:pos="7080"/>
        </w:tabs>
        <w:ind w:left="0"/>
        <w:jc w:val="center"/>
        <w:rPr>
          <w:sz w:val="20"/>
          <w:szCs w:val="20"/>
        </w:rPr>
      </w:pPr>
    </w:p>
    <w:p w14:paraId="1524875A" w14:textId="5CE81CD7" w:rsidR="00880315" w:rsidRPr="00A67538" w:rsidRDefault="00880315" w:rsidP="00880315">
      <w:pPr>
        <w:pStyle w:val="ListParagraph"/>
        <w:tabs>
          <w:tab w:val="center" w:pos="3968"/>
          <w:tab w:val="left" w:pos="7080"/>
        </w:tabs>
        <w:ind w:left="0"/>
        <w:jc w:val="center"/>
        <w:rPr>
          <w:noProof/>
          <w:sz w:val="2"/>
          <w:szCs w:val="10"/>
          <w:lang w:val="id-ID" w:eastAsia="id-ID"/>
        </w:rPr>
      </w:pPr>
    </w:p>
    <w:p w14:paraId="3B30C0AC" w14:textId="77777777" w:rsidR="009F4580" w:rsidRDefault="009F4580" w:rsidP="00C04669">
      <w:pPr>
        <w:tabs>
          <w:tab w:val="left" w:pos="3525"/>
        </w:tabs>
        <w:jc w:val="center"/>
        <w:rPr>
          <w:lang w:val="id-ID"/>
        </w:rPr>
      </w:pPr>
    </w:p>
    <w:p w14:paraId="6B7ABB3A" w14:textId="77777777" w:rsidR="009F4580" w:rsidRDefault="009F4580" w:rsidP="00C04669">
      <w:pPr>
        <w:tabs>
          <w:tab w:val="left" w:pos="3525"/>
        </w:tabs>
        <w:jc w:val="center"/>
        <w:rPr>
          <w:lang w:val="id-ID"/>
        </w:rPr>
      </w:pPr>
    </w:p>
    <w:p w14:paraId="2BD8EF90" w14:textId="2BF37EDC" w:rsidR="009F4580" w:rsidRDefault="009F4580" w:rsidP="00C04669">
      <w:pPr>
        <w:tabs>
          <w:tab w:val="left" w:pos="3525"/>
        </w:tabs>
        <w:jc w:val="center"/>
        <w:rPr>
          <w:lang w:val="id-ID"/>
        </w:rPr>
      </w:pPr>
    </w:p>
    <w:p w14:paraId="37567AB1" w14:textId="0BAD97B2" w:rsidR="00F45795" w:rsidRDefault="00F45795" w:rsidP="00C04669">
      <w:pPr>
        <w:tabs>
          <w:tab w:val="left" w:pos="3525"/>
        </w:tabs>
        <w:jc w:val="center"/>
        <w:rPr>
          <w:lang w:val="id-ID"/>
        </w:rPr>
      </w:pPr>
    </w:p>
    <w:p w14:paraId="1DA12E68" w14:textId="77777777" w:rsidR="00F45795" w:rsidRPr="00F45795" w:rsidRDefault="00F45795" w:rsidP="00C04669">
      <w:pPr>
        <w:tabs>
          <w:tab w:val="left" w:pos="3525"/>
        </w:tabs>
        <w:jc w:val="center"/>
        <w:rPr>
          <w:sz w:val="30"/>
          <w:szCs w:val="30"/>
          <w:lang w:val="id-ID"/>
        </w:rPr>
      </w:pPr>
    </w:p>
    <w:p w14:paraId="79676A12" w14:textId="77777777" w:rsidR="009F4580" w:rsidRDefault="009F4580" w:rsidP="00C04669">
      <w:pPr>
        <w:tabs>
          <w:tab w:val="left" w:pos="3525"/>
        </w:tabs>
        <w:jc w:val="center"/>
        <w:rPr>
          <w:lang w:val="id-ID"/>
        </w:rPr>
      </w:pPr>
    </w:p>
    <w:p w14:paraId="53665C23" w14:textId="41508215" w:rsidR="00C04669" w:rsidRDefault="00880315" w:rsidP="00C04669">
      <w:pPr>
        <w:tabs>
          <w:tab w:val="left" w:pos="3525"/>
        </w:tabs>
        <w:jc w:val="center"/>
        <w:rPr>
          <w:lang w:val="id-ID"/>
        </w:rPr>
      </w:pPr>
      <w:r w:rsidRPr="00CA48C0">
        <w:rPr>
          <w:lang w:val="id-ID"/>
        </w:rPr>
        <w:t xml:space="preserve">Gambar 2. </w:t>
      </w:r>
      <w:r w:rsidR="00C04669" w:rsidRPr="00CA48C0">
        <w:rPr>
          <w:lang w:val="id-ID"/>
        </w:rPr>
        <w:t xml:space="preserve">Peserta Praktek Pelatihan Microsoft Word </w:t>
      </w:r>
    </w:p>
    <w:p w14:paraId="489B356C" w14:textId="77777777" w:rsidR="009F4580" w:rsidRPr="009F4580" w:rsidRDefault="009F4580" w:rsidP="00C04669">
      <w:pPr>
        <w:tabs>
          <w:tab w:val="left" w:pos="3525"/>
        </w:tabs>
        <w:jc w:val="center"/>
        <w:rPr>
          <w:sz w:val="12"/>
          <w:szCs w:val="12"/>
          <w:lang w:val="id-ID"/>
        </w:rPr>
      </w:pPr>
    </w:p>
    <w:p w14:paraId="216334E8" w14:textId="61E6D74E" w:rsidR="00880315" w:rsidRDefault="00C04669" w:rsidP="00C04669">
      <w:pPr>
        <w:tabs>
          <w:tab w:val="left" w:pos="3525"/>
        </w:tabs>
        <w:jc w:val="center"/>
        <w:rPr>
          <w:noProof/>
          <w:sz w:val="22"/>
          <w:szCs w:val="22"/>
          <w:lang w:val="id-ID" w:eastAsia="id-ID"/>
        </w:rPr>
      </w:pPr>
      <w:r>
        <w:rPr>
          <w:noProof/>
        </w:rPr>
        <w:drawing>
          <wp:anchor distT="0" distB="0" distL="114300" distR="114300" simplePos="0" relativeHeight="251663360" behindDoc="0" locked="0" layoutInCell="1" allowOverlap="1" wp14:anchorId="27A1F9BD" wp14:editId="68660D80">
            <wp:simplePos x="0" y="0"/>
            <wp:positionH relativeFrom="column">
              <wp:posOffset>19685</wp:posOffset>
            </wp:positionH>
            <wp:positionV relativeFrom="paragraph">
              <wp:posOffset>88900</wp:posOffset>
            </wp:positionV>
            <wp:extent cx="2405380" cy="1685925"/>
            <wp:effectExtent l="0" t="0" r="0"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405380" cy="1685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F17D3F" w14:textId="5737448B" w:rsidR="00880315" w:rsidRPr="00970C30" w:rsidRDefault="00880315" w:rsidP="00880315">
      <w:pPr>
        <w:pStyle w:val="ListParagraph"/>
        <w:ind w:left="0"/>
        <w:jc w:val="center"/>
        <w:rPr>
          <w:noProof/>
          <w:sz w:val="10"/>
          <w:lang w:val="id-ID" w:eastAsia="id-ID"/>
        </w:rPr>
      </w:pPr>
    </w:p>
    <w:p w14:paraId="4C5ED957" w14:textId="436BA0D4" w:rsidR="00880315" w:rsidRDefault="00880315" w:rsidP="00880315">
      <w:pPr>
        <w:tabs>
          <w:tab w:val="left" w:pos="3525"/>
        </w:tabs>
        <w:jc w:val="center"/>
        <w:rPr>
          <w:sz w:val="22"/>
          <w:szCs w:val="22"/>
          <w:lang w:val="id-ID"/>
        </w:rPr>
      </w:pPr>
    </w:p>
    <w:p w14:paraId="6DC4B765" w14:textId="77777777" w:rsidR="00880315" w:rsidRDefault="00880315" w:rsidP="00880315">
      <w:pPr>
        <w:tabs>
          <w:tab w:val="left" w:pos="3525"/>
        </w:tabs>
        <w:jc w:val="center"/>
        <w:rPr>
          <w:sz w:val="22"/>
          <w:szCs w:val="22"/>
          <w:lang w:val="id-ID"/>
        </w:rPr>
      </w:pPr>
    </w:p>
    <w:p w14:paraId="2EBC80E6" w14:textId="77777777" w:rsidR="00880315" w:rsidRDefault="00880315" w:rsidP="00880315">
      <w:pPr>
        <w:tabs>
          <w:tab w:val="left" w:pos="3525"/>
        </w:tabs>
        <w:jc w:val="center"/>
        <w:rPr>
          <w:sz w:val="22"/>
          <w:szCs w:val="22"/>
          <w:lang w:val="id-ID"/>
        </w:rPr>
      </w:pPr>
    </w:p>
    <w:p w14:paraId="10A9BDEA" w14:textId="37573921" w:rsidR="00880315" w:rsidRDefault="00880315" w:rsidP="00880315">
      <w:pPr>
        <w:tabs>
          <w:tab w:val="left" w:pos="3525"/>
        </w:tabs>
        <w:jc w:val="center"/>
        <w:rPr>
          <w:sz w:val="28"/>
          <w:szCs w:val="28"/>
          <w:lang w:val="id-ID"/>
        </w:rPr>
      </w:pPr>
    </w:p>
    <w:p w14:paraId="28376987" w14:textId="70D81EE8" w:rsidR="00C04669" w:rsidRDefault="00C04669" w:rsidP="00880315">
      <w:pPr>
        <w:tabs>
          <w:tab w:val="left" w:pos="3525"/>
        </w:tabs>
        <w:jc w:val="center"/>
        <w:rPr>
          <w:sz w:val="28"/>
          <w:szCs w:val="28"/>
          <w:lang w:val="id-ID"/>
        </w:rPr>
      </w:pPr>
    </w:p>
    <w:p w14:paraId="2E269355" w14:textId="77777777" w:rsidR="00C04669" w:rsidRPr="00F45795" w:rsidRDefault="00C04669" w:rsidP="00880315">
      <w:pPr>
        <w:tabs>
          <w:tab w:val="left" w:pos="3525"/>
        </w:tabs>
        <w:jc w:val="center"/>
        <w:rPr>
          <w:sz w:val="34"/>
          <w:szCs w:val="34"/>
          <w:lang w:val="id-ID"/>
        </w:rPr>
      </w:pPr>
    </w:p>
    <w:p w14:paraId="5AE782FD" w14:textId="77777777" w:rsidR="00880315" w:rsidRPr="00423BE7" w:rsidRDefault="00880315" w:rsidP="00880315">
      <w:pPr>
        <w:tabs>
          <w:tab w:val="left" w:pos="3525"/>
        </w:tabs>
        <w:jc w:val="center"/>
        <w:rPr>
          <w:sz w:val="14"/>
          <w:szCs w:val="14"/>
          <w:lang w:val="id-ID"/>
        </w:rPr>
      </w:pPr>
    </w:p>
    <w:p w14:paraId="7E98FA99" w14:textId="77777777" w:rsidR="00880315" w:rsidRPr="00186CCF" w:rsidRDefault="00880315" w:rsidP="00880315">
      <w:pPr>
        <w:tabs>
          <w:tab w:val="left" w:pos="3525"/>
        </w:tabs>
        <w:jc w:val="center"/>
        <w:rPr>
          <w:sz w:val="30"/>
          <w:szCs w:val="30"/>
          <w:lang w:val="id-ID"/>
        </w:rPr>
      </w:pPr>
    </w:p>
    <w:p w14:paraId="4DD2C5DA" w14:textId="77777777" w:rsidR="00880315" w:rsidRDefault="00880315" w:rsidP="00880315">
      <w:pPr>
        <w:tabs>
          <w:tab w:val="left" w:pos="3525"/>
        </w:tabs>
        <w:jc w:val="center"/>
        <w:rPr>
          <w:sz w:val="22"/>
          <w:szCs w:val="22"/>
          <w:lang w:val="id-ID"/>
        </w:rPr>
      </w:pPr>
    </w:p>
    <w:p w14:paraId="296C56C1" w14:textId="0E4C3B01" w:rsidR="00880315" w:rsidRPr="00CA48C0" w:rsidRDefault="00C04669" w:rsidP="00274FE8">
      <w:pPr>
        <w:pStyle w:val="ListParagraph"/>
        <w:ind w:left="0" w:right="-278"/>
        <w:jc w:val="center"/>
        <w:rPr>
          <w:lang w:val="id-ID"/>
        </w:rPr>
      </w:pPr>
      <w:r w:rsidRPr="00CA48C0">
        <w:t>G</w:t>
      </w:r>
      <w:r w:rsidR="00880315" w:rsidRPr="00CA48C0">
        <w:rPr>
          <w:lang w:val="id-ID"/>
        </w:rPr>
        <w:t xml:space="preserve">ambar </w:t>
      </w:r>
      <w:r w:rsidR="00422854" w:rsidRPr="00CA48C0">
        <w:t>3</w:t>
      </w:r>
      <w:r w:rsidR="00880315" w:rsidRPr="00CA48C0">
        <w:rPr>
          <w:lang w:val="id-ID"/>
        </w:rPr>
        <w:t xml:space="preserve">. Foto Bersama </w:t>
      </w:r>
      <w:r w:rsidR="00274FE8">
        <w:t xml:space="preserve">Pimpinan LKP dan </w:t>
      </w:r>
      <w:r w:rsidR="00880315" w:rsidRPr="00CA48C0">
        <w:rPr>
          <w:lang w:val="id-ID"/>
        </w:rPr>
        <w:t>Peserta</w:t>
      </w:r>
      <w:r w:rsidR="00274FE8">
        <w:t xml:space="preserve"> </w:t>
      </w:r>
      <w:r w:rsidR="00880315" w:rsidRPr="00CA48C0">
        <w:rPr>
          <w:lang w:val="id-ID"/>
        </w:rPr>
        <w:t xml:space="preserve">PKM </w:t>
      </w:r>
    </w:p>
    <w:p w14:paraId="00C7342F" w14:textId="77777777" w:rsidR="00880315" w:rsidRDefault="00880315" w:rsidP="00D56051">
      <w:pPr>
        <w:jc w:val="both"/>
      </w:pPr>
    </w:p>
    <w:p w14:paraId="56ACFB33" w14:textId="77777777" w:rsidR="00FD7BDE" w:rsidRPr="002E36A8" w:rsidRDefault="00FD7BDE" w:rsidP="00D56051">
      <w:pPr>
        <w:pStyle w:val="ListParagraph"/>
        <w:tabs>
          <w:tab w:val="left" w:pos="3396"/>
        </w:tabs>
        <w:ind w:left="0"/>
        <w:jc w:val="both"/>
        <w:rPr>
          <w:b/>
        </w:rPr>
      </w:pPr>
    </w:p>
    <w:p w14:paraId="452DB409" w14:textId="77777777" w:rsidR="00D56051" w:rsidRPr="002E36A8" w:rsidRDefault="00D56051" w:rsidP="00D56051">
      <w:pPr>
        <w:pStyle w:val="ListParagraph"/>
        <w:tabs>
          <w:tab w:val="left" w:pos="3396"/>
        </w:tabs>
        <w:ind w:left="0"/>
        <w:jc w:val="both"/>
        <w:rPr>
          <w:b/>
        </w:rPr>
      </w:pPr>
      <w:r w:rsidRPr="002E36A8">
        <w:rPr>
          <w:b/>
        </w:rPr>
        <w:t>SIMPULAN</w:t>
      </w:r>
    </w:p>
    <w:p w14:paraId="05609550" w14:textId="77777777" w:rsidR="00D56051" w:rsidRPr="002E36A8" w:rsidRDefault="00D56051" w:rsidP="00D56051">
      <w:pPr>
        <w:pStyle w:val="ListParagraph"/>
        <w:tabs>
          <w:tab w:val="left" w:pos="3396"/>
        </w:tabs>
        <w:ind w:left="0"/>
        <w:jc w:val="both"/>
      </w:pPr>
    </w:p>
    <w:p w14:paraId="745257AD" w14:textId="7AC6F2E7" w:rsidR="00BB111B" w:rsidRPr="00BC4571" w:rsidRDefault="00BB111B" w:rsidP="00EF0C6C">
      <w:pPr>
        <w:ind w:firstLine="360"/>
        <w:jc w:val="both"/>
      </w:pPr>
      <w:r w:rsidRPr="00BC4571">
        <w:t>Kesimpulan dari kegiatan</w:t>
      </w:r>
      <w:r>
        <w:t xml:space="preserve"> </w:t>
      </w:r>
      <w:r w:rsidRPr="00BC4571">
        <w:t>"Pelatihan Microsoft Word bagi Siswa PKL pada LKP</w:t>
      </w:r>
      <w:r>
        <w:t xml:space="preserve"> Arvi Com</w:t>
      </w:r>
      <w:r w:rsidRPr="00BC4571">
        <w:t>" adalah bahwa pelatihan ini memiliki dampak positif dalam meningkatkan keterampilan dan kesiapan siswa PKL</w:t>
      </w:r>
      <w:r w:rsidR="00EF0C6C">
        <w:t xml:space="preserve"> dalam </w:t>
      </w:r>
      <w:r w:rsidRPr="00BC4571">
        <w:t>menghadapi tuntutan teknologi d</w:t>
      </w:r>
      <w:r w:rsidR="00EF0C6C">
        <w:t xml:space="preserve">alam </w:t>
      </w:r>
      <w:r w:rsidRPr="00BC4571">
        <w:t>dunia kerja</w:t>
      </w:r>
      <w:r w:rsidR="00EF0C6C">
        <w:t xml:space="preserve"> yang semakin berkembang, khususnya dalam penggunaan aplikasi pengolah kata.</w:t>
      </w:r>
    </w:p>
    <w:p w14:paraId="740A8A47" w14:textId="77777777" w:rsidR="00184D2A" w:rsidRPr="002E36A8" w:rsidRDefault="00184D2A" w:rsidP="00D56051">
      <w:pPr>
        <w:tabs>
          <w:tab w:val="left" w:pos="0"/>
        </w:tabs>
        <w:jc w:val="both"/>
      </w:pPr>
    </w:p>
    <w:p w14:paraId="74A56624" w14:textId="77777777" w:rsidR="00A142B8" w:rsidRPr="002E36A8" w:rsidRDefault="00A142B8" w:rsidP="00A142B8">
      <w:pPr>
        <w:ind w:firstLine="709"/>
        <w:jc w:val="both"/>
      </w:pPr>
    </w:p>
    <w:p w14:paraId="5BB7722E" w14:textId="77777777" w:rsidR="003921D4" w:rsidRPr="002E36A8" w:rsidRDefault="003921D4" w:rsidP="003921D4">
      <w:pPr>
        <w:pStyle w:val="ListParagraph"/>
        <w:tabs>
          <w:tab w:val="left" w:pos="3396"/>
        </w:tabs>
        <w:ind w:left="0"/>
        <w:jc w:val="both"/>
        <w:rPr>
          <w:b/>
          <w:lang w:val="id-ID"/>
        </w:rPr>
      </w:pPr>
      <w:r w:rsidRPr="002E36A8">
        <w:rPr>
          <w:b/>
        </w:rPr>
        <w:t>DAFTAR PUSTAKA</w:t>
      </w:r>
    </w:p>
    <w:p w14:paraId="27A42C73" w14:textId="77777777" w:rsidR="00FD7BDE" w:rsidRPr="002E36A8" w:rsidRDefault="00FD7BDE" w:rsidP="00044C32">
      <w:pPr>
        <w:tabs>
          <w:tab w:val="left" w:pos="720"/>
        </w:tabs>
        <w:jc w:val="both"/>
        <w:rPr>
          <w:b/>
        </w:rPr>
      </w:pPr>
    </w:p>
    <w:p w14:paraId="64B7EFD0" w14:textId="7FA80B22" w:rsidR="00435743" w:rsidRPr="00435743" w:rsidRDefault="00044C32" w:rsidP="00D12067">
      <w:pPr>
        <w:widowControl w:val="0"/>
        <w:autoSpaceDE w:val="0"/>
        <w:autoSpaceDN w:val="0"/>
        <w:adjustRightInd w:val="0"/>
        <w:ind w:left="480" w:hanging="480"/>
        <w:jc w:val="both"/>
        <w:rPr>
          <w:noProof/>
        </w:rPr>
      </w:pPr>
      <w:r>
        <w:rPr>
          <w:b/>
        </w:rPr>
        <w:fldChar w:fldCharType="begin" w:fldLock="1"/>
      </w:r>
      <w:r>
        <w:rPr>
          <w:b/>
        </w:rPr>
        <w:instrText xml:space="preserve">ADDIN Mendeley Bibliography CSL_BIBLIOGRAPHY </w:instrText>
      </w:r>
      <w:r>
        <w:rPr>
          <w:b/>
        </w:rPr>
        <w:fldChar w:fldCharType="separate"/>
      </w:r>
      <w:r w:rsidR="00435743" w:rsidRPr="00435743">
        <w:rPr>
          <w:noProof/>
        </w:rPr>
        <w:t xml:space="preserve">A, Muhammad Iqbal et al. 2022. “Pembelajaran Dan Pelatihan </w:t>
      </w:r>
      <w:r w:rsidR="00435743" w:rsidRPr="00435743">
        <w:rPr>
          <w:noProof/>
        </w:rPr>
        <w:lastRenderedPageBreak/>
        <w:t>Penggunaan Ms . Word Di Sdn Kresek Iii.” 1(2): 225–29.</w:t>
      </w:r>
    </w:p>
    <w:p w14:paraId="7F77F3F9" w14:textId="77777777" w:rsidR="00435743" w:rsidRPr="00435743" w:rsidRDefault="00435743" w:rsidP="00D12067">
      <w:pPr>
        <w:widowControl w:val="0"/>
        <w:autoSpaceDE w:val="0"/>
        <w:autoSpaceDN w:val="0"/>
        <w:adjustRightInd w:val="0"/>
        <w:ind w:left="480" w:hanging="480"/>
        <w:jc w:val="both"/>
        <w:rPr>
          <w:noProof/>
        </w:rPr>
      </w:pPr>
      <w:r w:rsidRPr="00435743">
        <w:rPr>
          <w:noProof/>
        </w:rPr>
        <w:t xml:space="preserve">Anwar, A Nurul et al. 2021. “Pelatihan Microsoft Office Untuk Meningkatkan Kegiatan Pembelajaran Pada SMK Panti Karya 3.” </w:t>
      </w:r>
      <w:r w:rsidRPr="00435743">
        <w:rPr>
          <w:i/>
          <w:iCs/>
          <w:noProof/>
        </w:rPr>
        <w:t>Jurnal Ilmu Komputer JIK</w:t>
      </w:r>
      <w:r w:rsidRPr="00435743">
        <w:rPr>
          <w:noProof/>
        </w:rPr>
        <w:t xml:space="preserve"> IV(02): 57–63.</w:t>
      </w:r>
    </w:p>
    <w:p w14:paraId="37D78980" w14:textId="77777777" w:rsidR="00435743" w:rsidRPr="00435743" w:rsidRDefault="00435743" w:rsidP="00D12067">
      <w:pPr>
        <w:widowControl w:val="0"/>
        <w:autoSpaceDE w:val="0"/>
        <w:autoSpaceDN w:val="0"/>
        <w:adjustRightInd w:val="0"/>
        <w:ind w:left="480" w:hanging="480"/>
        <w:jc w:val="both"/>
        <w:rPr>
          <w:noProof/>
        </w:rPr>
      </w:pPr>
      <w:r w:rsidRPr="00435743">
        <w:rPr>
          <w:noProof/>
        </w:rPr>
        <w:t xml:space="preserve">Hiedayatullah, Adjie et al. 2022. “Pelatihan Penggunaan Dasar Microsoft Word Pada Siswa-Siswi MTS Hidayatul Umam Cinere.” </w:t>
      </w:r>
      <w:r w:rsidRPr="00435743">
        <w:rPr>
          <w:i/>
          <w:iCs/>
          <w:noProof/>
        </w:rPr>
        <w:t>Abdi Jurnal Publikasi</w:t>
      </w:r>
      <w:r w:rsidRPr="00435743">
        <w:rPr>
          <w:noProof/>
        </w:rPr>
        <w:t xml:space="preserve"> 1(2): 74–79. https://jurnal.portalpublikasi.id/index.php/AJP/index.</w:t>
      </w:r>
    </w:p>
    <w:p w14:paraId="62C2B8A8" w14:textId="77777777" w:rsidR="00435743" w:rsidRPr="00435743" w:rsidRDefault="00435743" w:rsidP="00D12067">
      <w:pPr>
        <w:widowControl w:val="0"/>
        <w:autoSpaceDE w:val="0"/>
        <w:autoSpaceDN w:val="0"/>
        <w:adjustRightInd w:val="0"/>
        <w:ind w:left="480" w:hanging="480"/>
        <w:jc w:val="both"/>
        <w:rPr>
          <w:noProof/>
        </w:rPr>
      </w:pPr>
      <w:r w:rsidRPr="00435743">
        <w:rPr>
          <w:noProof/>
        </w:rPr>
        <w:t xml:space="preserve">Indrawan, Gede Beny et al. 2022. “Pelatihan Dasar Penggunaan Aplikasi Microsoft Office Dan Paint Di Sekolah Dasar Negeri 1 Umeanyar.” </w:t>
      </w:r>
      <w:r w:rsidRPr="00435743">
        <w:rPr>
          <w:i/>
          <w:iCs/>
          <w:noProof/>
        </w:rPr>
        <w:t>Jurnal Widya Laksana</w:t>
      </w:r>
      <w:r w:rsidRPr="00435743">
        <w:rPr>
          <w:noProof/>
        </w:rPr>
        <w:t xml:space="preserve"> 11(1): 76.</w:t>
      </w:r>
    </w:p>
    <w:p w14:paraId="6332F7F8" w14:textId="77777777" w:rsidR="00435743" w:rsidRPr="00435743" w:rsidRDefault="00435743" w:rsidP="00D12067">
      <w:pPr>
        <w:widowControl w:val="0"/>
        <w:autoSpaceDE w:val="0"/>
        <w:autoSpaceDN w:val="0"/>
        <w:adjustRightInd w:val="0"/>
        <w:ind w:left="480" w:hanging="480"/>
        <w:jc w:val="both"/>
        <w:rPr>
          <w:noProof/>
        </w:rPr>
      </w:pPr>
      <w:r w:rsidRPr="00435743">
        <w:rPr>
          <w:noProof/>
        </w:rPr>
        <w:t xml:space="preserve">Irmayani, Irmayani, and Andi Mangnguntungi Sudirman. 2019. “Pengembangan Sumber Daya Manusia Melalui Pelatihan Microsoft Office Pada Aparat Desa Di Kecamatan Lamasi Timur Kabupaten Luwu Provinsi Sulawesi Selatan.” </w:t>
      </w:r>
      <w:r w:rsidRPr="00435743">
        <w:rPr>
          <w:i/>
          <w:iCs/>
          <w:noProof/>
        </w:rPr>
        <w:t>Abdimas Toddopuli: Jurnal Pengabdian Pada Masyarakat</w:t>
      </w:r>
      <w:r w:rsidRPr="00435743">
        <w:rPr>
          <w:noProof/>
        </w:rPr>
        <w:t xml:space="preserve"> 1(1): 20–27.</w:t>
      </w:r>
    </w:p>
    <w:p w14:paraId="355FD75C" w14:textId="77777777" w:rsidR="00435743" w:rsidRPr="00435743" w:rsidRDefault="00435743" w:rsidP="00D12067">
      <w:pPr>
        <w:widowControl w:val="0"/>
        <w:autoSpaceDE w:val="0"/>
        <w:autoSpaceDN w:val="0"/>
        <w:adjustRightInd w:val="0"/>
        <w:ind w:left="480" w:hanging="480"/>
        <w:jc w:val="both"/>
        <w:rPr>
          <w:noProof/>
        </w:rPr>
      </w:pPr>
      <w:r w:rsidRPr="00435743">
        <w:rPr>
          <w:noProof/>
        </w:rPr>
        <w:t xml:space="preserve">Marlinda, Linda et al. 2019. “Implementasi Microsoft Word </w:t>
      </w:r>
      <w:r w:rsidRPr="00435743">
        <w:rPr>
          <w:noProof/>
        </w:rPr>
        <w:t xml:space="preserve">Untuk Mengolah Laporan Kegiatan.” </w:t>
      </w:r>
      <w:r w:rsidRPr="00435743">
        <w:rPr>
          <w:i/>
          <w:iCs/>
          <w:noProof/>
        </w:rPr>
        <w:t>Jurnal Abdimas UBJ</w:t>
      </w:r>
      <w:r w:rsidRPr="00435743">
        <w:rPr>
          <w:noProof/>
        </w:rPr>
        <w:t>: 61–69.</w:t>
      </w:r>
    </w:p>
    <w:p w14:paraId="38D5BE56" w14:textId="77777777" w:rsidR="00435743" w:rsidRPr="00435743" w:rsidRDefault="00435743" w:rsidP="00D12067">
      <w:pPr>
        <w:widowControl w:val="0"/>
        <w:autoSpaceDE w:val="0"/>
        <w:autoSpaceDN w:val="0"/>
        <w:adjustRightInd w:val="0"/>
        <w:ind w:left="480" w:hanging="480"/>
        <w:jc w:val="both"/>
        <w:rPr>
          <w:noProof/>
        </w:rPr>
      </w:pPr>
      <w:r w:rsidRPr="00435743">
        <w:rPr>
          <w:noProof/>
        </w:rPr>
        <w:t xml:space="preserve">Pawening, Ratri Enggar et al. 2021. “PKM Pelatihan Microsoft Office Untuk Meningkatkan Keterampilan Administrasi Perkantoran Bagi Siswi SMK Nurul Jadid.” </w:t>
      </w:r>
      <w:r w:rsidRPr="00435743">
        <w:rPr>
          <w:i/>
          <w:iCs/>
          <w:noProof/>
        </w:rPr>
        <w:t>GUYUB: Journal of Community Engagement</w:t>
      </w:r>
      <w:r w:rsidRPr="00435743">
        <w:rPr>
          <w:noProof/>
        </w:rPr>
        <w:t xml:space="preserve"> 2(3): 726–35.</w:t>
      </w:r>
    </w:p>
    <w:p w14:paraId="7AF3C1E1" w14:textId="77777777" w:rsidR="00435743" w:rsidRPr="00435743" w:rsidRDefault="00435743" w:rsidP="00D12067">
      <w:pPr>
        <w:widowControl w:val="0"/>
        <w:autoSpaceDE w:val="0"/>
        <w:autoSpaceDN w:val="0"/>
        <w:adjustRightInd w:val="0"/>
        <w:ind w:left="480" w:hanging="480"/>
        <w:jc w:val="both"/>
        <w:rPr>
          <w:noProof/>
        </w:rPr>
      </w:pPr>
      <w:r w:rsidRPr="00435743">
        <w:rPr>
          <w:noProof/>
        </w:rPr>
        <w:t xml:space="preserve">Rosyidah, Masayu et al. 2019. “Pelatihan Penggunaan Mmicrosoft Office Bagi Guru Smp Al-Hamidiyah Palembang.” </w:t>
      </w:r>
      <w:r w:rsidRPr="00435743">
        <w:rPr>
          <w:i/>
          <w:iCs/>
          <w:noProof/>
        </w:rPr>
        <w:t>Jurnal Abdimas Madani dan Lestari (JAMALI)</w:t>
      </w:r>
      <w:r w:rsidRPr="00435743">
        <w:rPr>
          <w:noProof/>
        </w:rPr>
        <w:t xml:space="preserve"> 1(2): 70–78.</w:t>
      </w:r>
    </w:p>
    <w:p w14:paraId="7461D05E" w14:textId="77777777" w:rsidR="00435743" w:rsidRPr="00435743" w:rsidRDefault="00435743" w:rsidP="00D12067">
      <w:pPr>
        <w:widowControl w:val="0"/>
        <w:autoSpaceDE w:val="0"/>
        <w:autoSpaceDN w:val="0"/>
        <w:adjustRightInd w:val="0"/>
        <w:ind w:left="480" w:hanging="480"/>
        <w:jc w:val="both"/>
        <w:rPr>
          <w:noProof/>
        </w:rPr>
      </w:pPr>
      <w:r w:rsidRPr="00435743">
        <w:rPr>
          <w:noProof/>
        </w:rPr>
        <w:t xml:space="preserve">Rupilele, Frits Gerit John. 2021. “Pelatihan Pengenalan Dasar Komputer Dan Aplikasi Microsoft Office Kepada Anak-Anak Usia Sekolah Di Kelurahan Klamalu Kabupaten Sorong.” </w:t>
      </w:r>
      <w:r w:rsidRPr="00435743">
        <w:rPr>
          <w:i/>
          <w:iCs/>
          <w:noProof/>
        </w:rPr>
        <w:t>Journal of Dedication to Papua Community</w:t>
      </w:r>
      <w:r w:rsidRPr="00435743">
        <w:rPr>
          <w:noProof/>
        </w:rPr>
        <w:t xml:space="preserve"> 4(1): 1–10.</w:t>
      </w:r>
    </w:p>
    <w:p w14:paraId="67839B42" w14:textId="77777777" w:rsidR="00435743" w:rsidRPr="00435743" w:rsidRDefault="00435743" w:rsidP="00D12067">
      <w:pPr>
        <w:widowControl w:val="0"/>
        <w:autoSpaceDE w:val="0"/>
        <w:autoSpaceDN w:val="0"/>
        <w:adjustRightInd w:val="0"/>
        <w:ind w:left="480" w:hanging="480"/>
        <w:jc w:val="both"/>
        <w:rPr>
          <w:noProof/>
        </w:rPr>
      </w:pPr>
      <w:r w:rsidRPr="00435743">
        <w:rPr>
          <w:noProof/>
        </w:rPr>
        <w:t xml:space="preserve">Wicaksana, Ervan Johan et al. 2022. “Pelatihan Microsoft Word Untuk Meningkatkan Keterampilan Guru SMA Dalam Mengoptimalkan Penggunaan Toolbar.” </w:t>
      </w:r>
      <w:r w:rsidRPr="00435743">
        <w:rPr>
          <w:i/>
          <w:iCs/>
          <w:noProof/>
        </w:rPr>
        <w:t>Jurnal SOLMA</w:t>
      </w:r>
      <w:r w:rsidRPr="00435743">
        <w:rPr>
          <w:noProof/>
        </w:rPr>
        <w:t xml:space="preserve"> 11(1): 132–39.</w:t>
      </w:r>
    </w:p>
    <w:p w14:paraId="290026F0" w14:textId="1730B567" w:rsidR="00BB111B" w:rsidRDefault="00044C32" w:rsidP="00D12067">
      <w:pPr>
        <w:widowControl w:val="0"/>
        <w:autoSpaceDE w:val="0"/>
        <w:autoSpaceDN w:val="0"/>
        <w:adjustRightInd w:val="0"/>
        <w:ind w:left="641" w:hanging="641"/>
        <w:jc w:val="both"/>
      </w:pPr>
      <w:r>
        <w:rPr>
          <w:b/>
        </w:rPr>
        <w:fldChar w:fldCharType="end"/>
      </w:r>
    </w:p>
    <w:p w14:paraId="6049F42B" w14:textId="77777777" w:rsidR="00202813" w:rsidRPr="002E36A8" w:rsidRDefault="00202813" w:rsidP="00044C32">
      <w:pPr>
        <w:tabs>
          <w:tab w:val="left" w:pos="720"/>
        </w:tabs>
        <w:jc w:val="both"/>
        <w:rPr>
          <w:b/>
        </w:rPr>
      </w:pPr>
    </w:p>
    <w:p w14:paraId="5D9FE3B7" w14:textId="7934936D" w:rsidR="00202813" w:rsidRPr="002E36A8" w:rsidRDefault="00202813" w:rsidP="00044C32">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p>
    <w:p w14:paraId="59EFBE5E" w14:textId="77777777" w:rsidR="000164F0" w:rsidRPr="002E36A8" w:rsidRDefault="000164F0" w:rsidP="00044C32">
      <w:pPr>
        <w:pStyle w:val="ListParagraph"/>
        <w:tabs>
          <w:tab w:val="left" w:pos="3396"/>
        </w:tabs>
        <w:ind w:left="0"/>
        <w:jc w:val="both"/>
        <w:rPr>
          <w:b/>
          <w:lang w:val="id-ID"/>
        </w:rPr>
      </w:pPr>
    </w:p>
    <w:p w14:paraId="5D6702A6" w14:textId="77777777" w:rsidR="00D56051" w:rsidRPr="002E36A8" w:rsidRDefault="00D56051" w:rsidP="00044C32">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47F413" w14:textId="77777777" w:rsidR="009043E4" w:rsidRDefault="009043E4" w:rsidP="00D47E83">
      <w:r>
        <w:separator/>
      </w:r>
    </w:p>
  </w:endnote>
  <w:endnote w:type="continuationSeparator" w:id="0">
    <w:p w14:paraId="3D58986C" w14:textId="77777777" w:rsidR="009043E4" w:rsidRDefault="009043E4"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B40CDA" w14:textId="77777777" w:rsidR="009043E4" w:rsidRDefault="009043E4" w:rsidP="00D47E83">
      <w:r>
        <w:separator/>
      </w:r>
    </w:p>
  </w:footnote>
  <w:footnote w:type="continuationSeparator" w:id="0">
    <w:p w14:paraId="45869F59" w14:textId="77777777" w:rsidR="009043E4" w:rsidRDefault="009043E4"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052C2836"/>
    <w:multiLevelType w:val="hybridMultilevel"/>
    <w:tmpl w:val="DC3ED2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A655270"/>
    <w:multiLevelType w:val="hybridMultilevel"/>
    <w:tmpl w:val="4918837C"/>
    <w:lvl w:ilvl="0" w:tplc="32622E58">
      <w:start w:val="1"/>
      <w:numFmt w:val="decimal"/>
      <w:lvlText w:val="%1."/>
      <w:lvlJc w:val="left"/>
      <w:pPr>
        <w:ind w:left="794" w:hanging="360"/>
      </w:pPr>
      <w:rPr>
        <w:rFonts w:hint="default"/>
      </w:rPr>
    </w:lvl>
    <w:lvl w:ilvl="1" w:tplc="38090019" w:tentative="1">
      <w:start w:val="1"/>
      <w:numFmt w:val="lowerLetter"/>
      <w:lvlText w:val="%2."/>
      <w:lvlJc w:val="left"/>
      <w:pPr>
        <w:ind w:left="1514" w:hanging="360"/>
      </w:pPr>
    </w:lvl>
    <w:lvl w:ilvl="2" w:tplc="3809001B" w:tentative="1">
      <w:start w:val="1"/>
      <w:numFmt w:val="lowerRoman"/>
      <w:lvlText w:val="%3."/>
      <w:lvlJc w:val="right"/>
      <w:pPr>
        <w:ind w:left="2234" w:hanging="180"/>
      </w:pPr>
    </w:lvl>
    <w:lvl w:ilvl="3" w:tplc="3809000F" w:tentative="1">
      <w:start w:val="1"/>
      <w:numFmt w:val="decimal"/>
      <w:lvlText w:val="%4."/>
      <w:lvlJc w:val="left"/>
      <w:pPr>
        <w:ind w:left="2954" w:hanging="360"/>
      </w:pPr>
    </w:lvl>
    <w:lvl w:ilvl="4" w:tplc="38090019" w:tentative="1">
      <w:start w:val="1"/>
      <w:numFmt w:val="lowerLetter"/>
      <w:lvlText w:val="%5."/>
      <w:lvlJc w:val="left"/>
      <w:pPr>
        <w:ind w:left="3674" w:hanging="360"/>
      </w:pPr>
    </w:lvl>
    <w:lvl w:ilvl="5" w:tplc="3809001B" w:tentative="1">
      <w:start w:val="1"/>
      <w:numFmt w:val="lowerRoman"/>
      <w:lvlText w:val="%6."/>
      <w:lvlJc w:val="right"/>
      <w:pPr>
        <w:ind w:left="4394" w:hanging="180"/>
      </w:pPr>
    </w:lvl>
    <w:lvl w:ilvl="6" w:tplc="3809000F" w:tentative="1">
      <w:start w:val="1"/>
      <w:numFmt w:val="decimal"/>
      <w:lvlText w:val="%7."/>
      <w:lvlJc w:val="left"/>
      <w:pPr>
        <w:ind w:left="5114" w:hanging="360"/>
      </w:pPr>
    </w:lvl>
    <w:lvl w:ilvl="7" w:tplc="38090019" w:tentative="1">
      <w:start w:val="1"/>
      <w:numFmt w:val="lowerLetter"/>
      <w:lvlText w:val="%8."/>
      <w:lvlJc w:val="left"/>
      <w:pPr>
        <w:ind w:left="5834" w:hanging="360"/>
      </w:pPr>
    </w:lvl>
    <w:lvl w:ilvl="8" w:tplc="3809001B" w:tentative="1">
      <w:start w:val="1"/>
      <w:numFmt w:val="lowerRoman"/>
      <w:lvlText w:val="%9."/>
      <w:lvlJc w:val="right"/>
      <w:pPr>
        <w:ind w:left="6554" w:hanging="180"/>
      </w:pPr>
    </w:lvl>
  </w:abstractNum>
  <w:abstractNum w:abstractNumId="3"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3"/>
  </w:num>
  <w:num w:numId="2">
    <w:abstractNumId w:val="0"/>
  </w:num>
  <w:num w:numId="3">
    <w:abstractNumId w:val="4"/>
  </w:num>
  <w:num w:numId="4">
    <w:abstractNumId w:val="2"/>
  </w:num>
  <w:num w:numId="5">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7E83"/>
    <w:rsid w:val="00002C57"/>
    <w:rsid w:val="000107D1"/>
    <w:rsid w:val="000164F0"/>
    <w:rsid w:val="00044C32"/>
    <w:rsid w:val="000662FE"/>
    <w:rsid w:val="0006709B"/>
    <w:rsid w:val="00070849"/>
    <w:rsid w:val="00093464"/>
    <w:rsid w:val="000A2970"/>
    <w:rsid w:val="000A5B6F"/>
    <w:rsid w:val="000B4C0A"/>
    <w:rsid w:val="000C2FB0"/>
    <w:rsid w:val="000C6100"/>
    <w:rsid w:val="000C67B9"/>
    <w:rsid w:val="000D11BE"/>
    <w:rsid w:val="000D3BBF"/>
    <w:rsid w:val="001040C8"/>
    <w:rsid w:val="001242B3"/>
    <w:rsid w:val="001323E2"/>
    <w:rsid w:val="0013379B"/>
    <w:rsid w:val="001340A9"/>
    <w:rsid w:val="00145F11"/>
    <w:rsid w:val="00157CF0"/>
    <w:rsid w:val="00174162"/>
    <w:rsid w:val="00184D2A"/>
    <w:rsid w:val="001A2559"/>
    <w:rsid w:val="001A467C"/>
    <w:rsid w:val="001F3D80"/>
    <w:rsid w:val="00202813"/>
    <w:rsid w:val="00210C45"/>
    <w:rsid w:val="00220AC8"/>
    <w:rsid w:val="00241EE6"/>
    <w:rsid w:val="00253E77"/>
    <w:rsid w:val="00255D95"/>
    <w:rsid w:val="002566E3"/>
    <w:rsid w:val="00274FE8"/>
    <w:rsid w:val="002959D2"/>
    <w:rsid w:val="002B1871"/>
    <w:rsid w:val="002E0091"/>
    <w:rsid w:val="002E1B43"/>
    <w:rsid w:val="002E36A8"/>
    <w:rsid w:val="00326C2D"/>
    <w:rsid w:val="003433C5"/>
    <w:rsid w:val="00352C27"/>
    <w:rsid w:val="00380B4E"/>
    <w:rsid w:val="00384713"/>
    <w:rsid w:val="003921D4"/>
    <w:rsid w:val="003A0AB4"/>
    <w:rsid w:val="003B42BB"/>
    <w:rsid w:val="003E0B78"/>
    <w:rsid w:val="00422854"/>
    <w:rsid w:val="004301CF"/>
    <w:rsid w:val="00431BCC"/>
    <w:rsid w:val="00435743"/>
    <w:rsid w:val="00435B8A"/>
    <w:rsid w:val="00472CB3"/>
    <w:rsid w:val="00496CC9"/>
    <w:rsid w:val="004A1673"/>
    <w:rsid w:val="004E1BEC"/>
    <w:rsid w:val="00523AE2"/>
    <w:rsid w:val="00533B85"/>
    <w:rsid w:val="005600AE"/>
    <w:rsid w:val="00590448"/>
    <w:rsid w:val="005A499C"/>
    <w:rsid w:val="005B5B40"/>
    <w:rsid w:val="005D48F7"/>
    <w:rsid w:val="0060055A"/>
    <w:rsid w:val="00620D8E"/>
    <w:rsid w:val="00621F1E"/>
    <w:rsid w:val="00627B70"/>
    <w:rsid w:val="006379AC"/>
    <w:rsid w:val="00643D6C"/>
    <w:rsid w:val="00644D53"/>
    <w:rsid w:val="00684F2B"/>
    <w:rsid w:val="006879BB"/>
    <w:rsid w:val="0069212C"/>
    <w:rsid w:val="006B4BB8"/>
    <w:rsid w:val="006C68A9"/>
    <w:rsid w:val="00712D75"/>
    <w:rsid w:val="00712FB3"/>
    <w:rsid w:val="00722D3C"/>
    <w:rsid w:val="007356AC"/>
    <w:rsid w:val="00743182"/>
    <w:rsid w:val="00745B80"/>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80315"/>
    <w:rsid w:val="0088127F"/>
    <w:rsid w:val="008902B6"/>
    <w:rsid w:val="00897132"/>
    <w:rsid w:val="008B3D2F"/>
    <w:rsid w:val="008C686E"/>
    <w:rsid w:val="009043E4"/>
    <w:rsid w:val="00914F2D"/>
    <w:rsid w:val="0092199E"/>
    <w:rsid w:val="0093732B"/>
    <w:rsid w:val="009446EE"/>
    <w:rsid w:val="00947842"/>
    <w:rsid w:val="00947912"/>
    <w:rsid w:val="00953A29"/>
    <w:rsid w:val="009F4580"/>
    <w:rsid w:val="00A03ADB"/>
    <w:rsid w:val="00A10702"/>
    <w:rsid w:val="00A11E5D"/>
    <w:rsid w:val="00A142B8"/>
    <w:rsid w:val="00A1526E"/>
    <w:rsid w:val="00A157C7"/>
    <w:rsid w:val="00A44F08"/>
    <w:rsid w:val="00A7092D"/>
    <w:rsid w:val="00A7151F"/>
    <w:rsid w:val="00A81291"/>
    <w:rsid w:val="00AB0223"/>
    <w:rsid w:val="00AC4722"/>
    <w:rsid w:val="00AE1F16"/>
    <w:rsid w:val="00AE50FD"/>
    <w:rsid w:val="00AF52E9"/>
    <w:rsid w:val="00B160C2"/>
    <w:rsid w:val="00B173FD"/>
    <w:rsid w:val="00B215E1"/>
    <w:rsid w:val="00B60465"/>
    <w:rsid w:val="00B66C33"/>
    <w:rsid w:val="00B75C5C"/>
    <w:rsid w:val="00B866CF"/>
    <w:rsid w:val="00BA2188"/>
    <w:rsid w:val="00BA3981"/>
    <w:rsid w:val="00BA3C29"/>
    <w:rsid w:val="00BB111B"/>
    <w:rsid w:val="00BB5C25"/>
    <w:rsid w:val="00BB5DAF"/>
    <w:rsid w:val="00BD530C"/>
    <w:rsid w:val="00BF0F47"/>
    <w:rsid w:val="00C0222A"/>
    <w:rsid w:val="00C04669"/>
    <w:rsid w:val="00C11429"/>
    <w:rsid w:val="00C571C5"/>
    <w:rsid w:val="00C8470F"/>
    <w:rsid w:val="00C86DF2"/>
    <w:rsid w:val="00C906B8"/>
    <w:rsid w:val="00CA48C0"/>
    <w:rsid w:val="00CA5E9F"/>
    <w:rsid w:val="00CF64BA"/>
    <w:rsid w:val="00D07FA4"/>
    <w:rsid w:val="00D12067"/>
    <w:rsid w:val="00D17467"/>
    <w:rsid w:val="00D30EDF"/>
    <w:rsid w:val="00D47E83"/>
    <w:rsid w:val="00D519B5"/>
    <w:rsid w:val="00D547B4"/>
    <w:rsid w:val="00D56051"/>
    <w:rsid w:val="00D60C4F"/>
    <w:rsid w:val="00D6222B"/>
    <w:rsid w:val="00D95598"/>
    <w:rsid w:val="00DC72A8"/>
    <w:rsid w:val="00DD2F70"/>
    <w:rsid w:val="00DE00FC"/>
    <w:rsid w:val="00DE3772"/>
    <w:rsid w:val="00DE3E8F"/>
    <w:rsid w:val="00DF2065"/>
    <w:rsid w:val="00E55E72"/>
    <w:rsid w:val="00E72020"/>
    <w:rsid w:val="00E76B12"/>
    <w:rsid w:val="00E8075B"/>
    <w:rsid w:val="00EA19A5"/>
    <w:rsid w:val="00EA315D"/>
    <w:rsid w:val="00EB613A"/>
    <w:rsid w:val="00ED3D11"/>
    <w:rsid w:val="00EE2F4B"/>
    <w:rsid w:val="00EE6786"/>
    <w:rsid w:val="00EF06A4"/>
    <w:rsid w:val="00EF0C6C"/>
    <w:rsid w:val="00F01578"/>
    <w:rsid w:val="00F0189D"/>
    <w:rsid w:val="00F072E1"/>
    <w:rsid w:val="00F14D80"/>
    <w:rsid w:val="00F26BEC"/>
    <w:rsid w:val="00F26EFE"/>
    <w:rsid w:val="00F45795"/>
    <w:rsid w:val="00F519CC"/>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B16152"/>
  <w15:docId w15:val="{4E456E5F-2BE3-4E09-AC62-2EA5DB6E0F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Heading 10,Body Text Char1,Char Char2,List Paragraph2,kepala,List Paragraph-ExecSummary"/>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Heading 10 Char,Body Text Char1 Char,Char Char2 Char,List Paragraph2 Char,kepala Char,List Paragraph-ExecSummary Char"/>
    <w:link w:val="ListParagraph"/>
    <w:uiPriority w:val="34"/>
    <w:qFormat/>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qFormat/>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5</Pages>
  <Words>5402</Words>
  <Characters>30797</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IT HouseMedia Center</cp:lastModifiedBy>
  <cp:revision>31</cp:revision>
  <cp:lastPrinted>2018-06-06T07:21:00Z</cp:lastPrinted>
  <dcterms:created xsi:type="dcterms:W3CDTF">2018-06-06T07:24:00Z</dcterms:created>
  <dcterms:modified xsi:type="dcterms:W3CDTF">2023-12-07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23c5dc-28a7-3d71-846f-b3f247d725e0</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